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4067C2" w14:textId="27C0B5E7" w:rsidR="00F6056F" w:rsidRPr="003A448F" w:rsidRDefault="006A1DBD" w:rsidP="003A448F">
      <w:pPr>
        <w:jc w:val="center"/>
        <w:rPr>
          <w:rFonts w:cs="Arial"/>
          <w:b/>
          <w:bCs/>
          <w:sz w:val="40"/>
          <w:szCs w:val="40"/>
        </w:rPr>
      </w:pPr>
      <w:bookmarkStart w:id="0" w:name="_Hlk165540744"/>
      <w:r w:rsidRPr="00831DCB">
        <w:rPr>
          <w:rFonts w:cs="Arial"/>
          <w:b/>
          <w:bCs/>
          <w:sz w:val="40"/>
          <w:szCs w:val="40"/>
        </w:rPr>
        <w:t xml:space="preserve">Supplementary Information - </w:t>
      </w:r>
      <w:r w:rsidR="003A448F" w:rsidRPr="003A448F">
        <w:rPr>
          <w:rFonts w:cs="Arial"/>
          <w:b/>
          <w:bCs/>
          <w:sz w:val="40"/>
          <w:szCs w:val="40"/>
        </w:rPr>
        <w:t xml:space="preserve">Direct air capture enables sustainable </w:t>
      </w:r>
      <w:r w:rsidR="00B72926">
        <w:rPr>
          <w:rFonts w:cs="Arial"/>
          <w:b/>
          <w:bCs/>
          <w:sz w:val="40"/>
          <w:szCs w:val="40"/>
        </w:rPr>
        <w:t>hydrocarbon</w:t>
      </w:r>
      <w:r w:rsidR="003A448F" w:rsidRPr="003A448F">
        <w:rPr>
          <w:rFonts w:cs="Arial"/>
          <w:b/>
          <w:bCs/>
          <w:sz w:val="40"/>
          <w:szCs w:val="40"/>
        </w:rPr>
        <w:t xml:space="preserve"> production in water-s</w:t>
      </w:r>
      <w:r w:rsidR="000D5890">
        <w:rPr>
          <w:rFonts w:cs="Arial"/>
          <w:b/>
          <w:bCs/>
          <w:sz w:val="40"/>
          <w:szCs w:val="40"/>
        </w:rPr>
        <w:t>carce</w:t>
      </w:r>
      <w:r w:rsidR="003A448F" w:rsidRPr="003A448F">
        <w:rPr>
          <w:rFonts w:cs="Arial"/>
          <w:b/>
          <w:bCs/>
          <w:sz w:val="40"/>
          <w:szCs w:val="40"/>
        </w:rPr>
        <w:t xml:space="preserve"> regions</w:t>
      </w:r>
    </w:p>
    <w:bookmarkEnd w:id="0"/>
    <w:p w14:paraId="37D96028" w14:textId="085BF694" w:rsidR="00F6056F" w:rsidRPr="000061E7" w:rsidRDefault="00F6056F" w:rsidP="00F6056F">
      <w:pPr>
        <w:jc w:val="center"/>
        <w:rPr>
          <w:rFonts w:cs="Arial"/>
          <w:lang w:val="de-DE"/>
        </w:rPr>
      </w:pPr>
      <w:r w:rsidRPr="000061E7">
        <w:rPr>
          <w:rFonts w:cs="Arial"/>
          <w:lang w:val="de-DE"/>
        </w:rPr>
        <w:t>Henrik Wenzel</w:t>
      </w:r>
      <w:r w:rsidRPr="000061E7">
        <w:rPr>
          <w:rFonts w:cs="Arial"/>
          <w:vertAlign w:val="superscript"/>
          <w:lang w:val="de-DE"/>
        </w:rPr>
        <w:t>1,</w:t>
      </w:r>
      <w:proofErr w:type="gramStart"/>
      <w:r w:rsidRPr="000061E7">
        <w:rPr>
          <w:rFonts w:cs="Arial"/>
          <w:vertAlign w:val="superscript"/>
          <w:lang w:val="de-DE"/>
        </w:rPr>
        <w:t>2,*</w:t>
      </w:r>
      <w:proofErr w:type="gramEnd"/>
      <w:r w:rsidRPr="000061E7">
        <w:rPr>
          <w:rFonts w:cs="Arial"/>
          <w:lang w:val="de-DE"/>
        </w:rPr>
        <w:t>, Thomas Schöb</w:t>
      </w:r>
      <w:r w:rsidRPr="000061E7">
        <w:rPr>
          <w:rFonts w:cs="Arial"/>
          <w:vertAlign w:val="superscript"/>
          <w:lang w:val="de-DE"/>
        </w:rPr>
        <w:t>1</w:t>
      </w:r>
      <w:r w:rsidRPr="000061E7">
        <w:rPr>
          <w:rFonts w:cs="Arial"/>
          <w:lang w:val="de-DE"/>
        </w:rPr>
        <w:t xml:space="preserve">, </w:t>
      </w:r>
      <w:r w:rsidR="000061E7" w:rsidRPr="00F86C38">
        <w:rPr>
          <w:rFonts w:cs="Arial"/>
          <w:lang w:val="de-DE"/>
        </w:rPr>
        <w:t>David S. Sholl</w:t>
      </w:r>
      <w:r w:rsidR="000061E7" w:rsidRPr="00F86C38">
        <w:rPr>
          <w:rFonts w:cs="Arial"/>
          <w:vertAlign w:val="superscript"/>
          <w:lang w:val="de-DE"/>
        </w:rPr>
        <w:t>3</w:t>
      </w:r>
      <w:r w:rsidR="000061E7">
        <w:rPr>
          <w:rFonts w:cs="Arial"/>
          <w:lang w:val="de-DE"/>
        </w:rPr>
        <w:t>,</w:t>
      </w:r>
      <w:r w:rsidR="000061E7" w:rsidRPr="000061E7">
        <w:rPr>
          <w:rFonts w:cs="Arial"/>
          <w:vertAlign w:val="subscript"/>
          <w:lang w:val="de-DE"/>
        </w:rPr>
        <w:t xml:space="preserve"> </w:t>
      </w:r>
      <w:r w:rsidR="00546AD8" w:rsidRPr="000061E7">
        <w:rPr>
          <w:rFonts w:cs="Arial"/>
          <w:lang w:val="de-DE"/>
        </w:rPr>
        <w:t>Jochen Linßen</w:t>
      </w:r>
      <w:r w:rsidR="00546AD8" w:rsidRPr="000061E7">
        <w:rPr>
          <w:rFonts w:cs="Arial"/>
          <w:vertAlign w:val="superscript"/>
          <w:lang w:val="de-DE"/>
        </w:rPr>
        <w:t>1</w:t>
      </w:r>
      <w:r w:rsidR="00750B69" w:rsidRPr="000061E7">
        <w:rPr>
          <w:rFonts w:cs="Arial"/>
          <w:lang w:val="de-DE"/>
        </w:rPr>
        <w:t>,</w:t>
      </w:r>
      <w:r w:rsidR="00546AD8" w:rsidRPr="000061E7">
        <w:rPr>
          <w:rFonts w:cs="Arial"/>
          <w:lang w:val="de-DE"/>
        </w:rPr>
        <w:t xml:space="preserve"> </w:t>
      </w:r>
      <w:r w:rsidRPr="000061E7">
        <w:rPr>
          <w:rFonts w:cs="Arial"/>
          <w:lang w:val="de-DE"/>
        </w:rPr>
        <w:t>Detlef Stolten</w:t>
      </w:r>
      <w:r w:rsidRPr="000061E7">
        <w:rPr>
          <w:rFonts w:cs="Arial"/>
          <w:vertAlign w:val="superscript"/>
          <w:lang w:val="de-DE"/>
        </w:rPr>
        <w:t>2</w:t>
      </w:r>
      <w:r w:rsidR="00750B69" w:rsidRPr="000061E7">
        <w:rPr>
          <w:rFonts w:cs="Arial"/>
          <w:lang w:val="de-DE"/>
        </w:rPr>
        <w:t xml:space="preserve"> and Jann Michael Weinand</w:t>
      </w:r>
      <w:r w:rsidR="00750B69" w:rsidRPr="000061E7">
        <w:rPr>
          <w:rFonts w:cs="Arial"/>
          <w:vertAlign w:val="superscript"/>
          <w:lang w:val="de-DE"/>
        </w:rPr>
        <w:t>1</w:t>
      </w:r>
    </w:p>
    <w:p w14:paraId="294AC0EA" w14:textId="77777777" w:rsidR="00F6056F" w:rsidRPr="00422DC9" w:rsidRDefault="00F6056F" w:rsidP="00F6056F">
      <w:pPr>
        <w:jc w:val="left"/>
        <w:rPr>
          <w:rFonts w:cs="Arial"/>
          <w:sz w:val="18"/>
          <w:szCs w:val="18"/>
          <w:lang w:val="de-DE"/>
        </w:rPr>
      </w:pPr>
      <w:r w:rsidRPr="00422DC9">
        <w:rPr>
          <w:rFonts w:cs="Arial"/>
          <w:sz w:val="18"/>
          <w:szCs w:val="18"/>
          <w:vertAlign w:val="superscript"/>
          <w:lang w:val="de-DE"/>
        </w:rPr>
        <w:t>1</w:t>
      </w:r>
      <w:r w:rsidRPr="00422DC9">
        <w:rPr>
          <w:rFonts w:cs="Arial"/>
          <w:sz w:val="18"/>
          <w:szCs w:val="18"/>
          <w:lang w:val="de-DE"/>
        </w:rPr>
        <w:t xml:space="preserve"> Forschungszentrum Jülich GmbH, Institute of Climate and Energy Systems – Jülich Systems Analysis (ICE-2), 52425 Jülich, Germany</w:t>
      </w:r>
    </w:p>
    <w:p w14:paraId="33D79771" w14:textId="77777777" w:rsidR="00F6056F" w:rsidRDefault="00F6056F" w:rsidP="00F6056F">
      <w:pPr>
        <w:jc w:val="left"/>
        <w:rPr>
          <w:rFonts w:cs="Arial"/>
          <w:sz w:val="18"/>
          <w:szCs w:val="18"/>
        </w:rPr>
      </w:pPr>
      <w:r w:rsidRPr="00831DCB">
        <w:rPr>
          <w:rFonts w:cs="Arial"/>
          <w:sz w:val="18"/>
          <w:szCs w:val="18"/>
          <w:vertAlign w:val="superscript"/>
        </w:rPr>
        <w:t>2</w:t>
      </w:r>
      <w:r w:rsidRPr="00831DCB">
        <w:rPr>
          <w:rFonts w:cs="Arial"/>
          <w:sz w:val="18"/>
          <w:szCs w:val="18"/>
        </w:rPr>
        <w:t xml:space="preserve"> RWTH Aachen University, Chair for Fuel Cells, Faculty of Mechanical Engineering, 52062</w:t>
      </w:r>
      <w:r w:rsidRPr="00831DCB">
        <w:rPr>
          <w:rFonts w:cs="Arial"/>
          <w:sz w:val="18"/>
          <w:szCs w:val="18"/>
        </w:rPr>
        <w:br/>
        <w:t>Aachen, German</w:t>
      </w:r>
    </w:p>
    <w:p w14:paraId="5019B0BB" w14:textId="00FA3244" w:rsidR="000061E7" w:rsidRPr="00831DCB" w:rsidRDefault="000061E7" w:rsidP="00F6056F">
      <w:pPr>
        <w:jc w:val="left"/>
        <w:rPr>
          <w:rFonts w:cs="Arial"/>
          <w:sz w:val="18"/>
          <w:szCs w:val="18"/>
        </w:rPr>
      </w:pPr>
      <w:r w:rsidRPr="00C16D78">
        <w:rPr>
          <w:rFonts w:cs="Arial"/>
          <w:sz w:val="18"/>
          <w:szCs w:val="18"/>
          <w:vertAlign w:val="superscript"/>
        </w:rPr>
        <w:t xml:space="preserve">3 </w:t>
      </w:r>
      <w:r w:rsidRPr="00C16D78">
        <w:rPr>
          <w:rFonts w:cs="Arial"/>
          <w:sz w:val="18"/>
          <w:szCs w:val="18"/>
        </w:rPr>
        <w:t>University of Tennessee-Oak Ridge Innovation Institute, Oak Ridge National Laboratory, Oak Ridge, TN 37830, USA</w:t>
      </w:r>
    </w:p>
    <w:p w14:paraId="58770A73" w14:textId="43F65C74" w:rsidR="006A1DBD" w:rsidRPr="00831DCB" w:rsidRDefault="00F6056F" w:rsidP="006A1DBD">
      <w:pPr>
        <w:rPr>
          <w:rFonts w:cs="Arial"/>
          <w:color w:val="467886" w:themeColor="hyperlink"/>
          <w:sz w:val="18"/>
          <w:szCs w:val="18"/>
          <w:u w:val="single"/>
        </w:rPr>
      </w:pPr>
      <w:r w:rsidRPr="00831DCB">
        <w:rPr>
          <w:rFonts w:cs="Arial"/>
          <w:sz w:val="18"/>
          <w:szCs w:val="18"/>
        </w:rPr>
        <w:t xml:space="preserve">* </w:t>
      </w:r>
      <w:proofErr w:type="gramStart"/>
      <w:r w:rsidRPr="00831DCB">
        <w:rPr>
          <w:rFonts w:cs="Arial"/>
          <w:sz w:val="18"/>
          <w:szCs w:val="18"/>
        </w:rPr>
        <w:t>corresponding</w:t>
      </w:r>
      <w:proofErr w:type="gramEnd"/>
      <w:r w:rsidRPr="00831DCB">
        <w:rPr>
          <w:rFonts w:cs="Arial"/>
          <w:sz w:val="18"/>
          <w:szCs w:val="18"/>
        </w:rPr>
        <w:t xml:space="preserve"> author: </w:t>
      </w:r>
      <w:hyperlink r:id="rId6" w:history="1">
        <w:r w:rsidRPr="00831DCB">
          <w:rPr>
            <w:rStyle w:val="Hyperlink"/>
            <w:rFonts w:cs="Arial"/>
            <w:sz w:val="18"/>
            <w:szCs w:val="18"/>
          </w:rPr>
          <w:t>h.wenzel@fz-juelich.de</w:t>
        </w:r>
      </w:hyperlink>
    </w:p>
    <w:p w14:paraId="48112600" w14:textId="77777777" w:rsidR="00C232E6" w:rsidRPr="00831DCB" w:rsidRDefault="00C232E6" w:rsidP="00C232E6">
      <w:pPr>
        <w:pStyle w:val="berschrift1"/>
      </w:pPr>
      <w:r w:rsidRPr="00831DCB">
        <w:t>Methods</w:t>
      </w:r>
    </w:p>
    <w:p w14:paraId="54EBB673" w14:textId="1112D0CB" w:rsidR="00C232E6" w:rsidRPr="00831DCB" w:rsidRDefault="00DD1E3B" w:rsidP="00C232E6">
      <w:pPr>
        <w:pStyle w:val="berschrift2"/>
      </w:pPr>
      <w:r>
        <w:t xml:space="preserve">1.1 </w:t>
      </w:r>
      <w:r w:rsidR="0097627B">
        <w:t xml:space="preserve">Calculation of </w:t>
      </w:r>
      <w:r w:rsidR="00C232E6" w:rsidRPr="00831DCB">
        <w:t>Waste Heat Generation</w:t>
      </w:r>
    </w:p>
    <w:p w14:paraId="71C33B8E" w14:textId="14DC7BCE" w:rsidR="00C232E6" w:rsidRPr="00831DCB" w:rsidRDefault="00C232E6" w:rsidP="00C232E6">
      <w:r w:rsidRPr="00831DCB">
        <w:t xml:space="preserve">For calculating the waste heat generation by the electrolysis system, the first law is applied to the total system (see </w:t>
      </w:r>
      <w:r w:rsidRPr="00831DCB">
        <w:fldChar w:fldCharType="begin"/>
      </w:r>
      <w:r w:rsidRPr="00831DCB">
        <w:instrText xml:space="preserve"> REF _Ref194242655 \h </w:instrText>
      </w:r>
      <w:r w:rsidRPr="00831DCB">
        <w:fldChar w:fldCharType="separate"/>
      </w:r>
      <w:r w:rsidR="006D3191" w:rsidRPr="00831DCB">
        <w:t xml:space="preserve">Figure S </w:t>
      </w:r>
      <w:r w:rsidR="006D3191">
        <w:rPr>
          <w:noProof/>
        </w:rPr>
        <w:t>1</w:t>
      </w:r>
      <w:r w:rsidRPr="00831DCB">
        <w:fldChar w:fldCharType="end"/>
      </w:r>
      <w:r w:rsidRPr="00831DCB">
        <w:t xml:space="preserve">). By adding all power demands, the total generated waste heat can be calculated as shown in the main document. Sweep gas air flow is not included, as the inlet and outlet mass and enthalpy </w:t>
      </w:r>
      <w:r w:rsidR="00957E9B" w:rsidRPr="00831DCB">
        <w:t>stay</w:t>
      </w:r>
      <w:r w:rsidRPr="00831DCB">
        <w:t xml:space="preserve"> the same. It is </w:t>
      </w:r>
      <w:r w:rsidR="00957E9B" w:rsidRPr="00831DCB">
        <w:t>assumed</w:t>
      </w:r>
      <w:r w:rsidRPr="00831DCB">
        <w:t xml:space="preserve"> that the generated oxygen can be purged at the operating temperature of the SOEC (800 °C) and does not need to be cooled down. The inlet as well as the outlet are assumed to be at 25 °C. All enthalpy data is taken from substance data tables</w:t>
      </w:r>
      <w:sdt>
        <w:sdtPr>
          <w:alias w:val="To edit, see citavi.com/edit"/>
          <w:tag w:val="CitaviPlaceholder#19bca4be-7874-47c0-b8e9-f4ec69e44134"/>
          <w:id w:val="1841116149"/>
          <w:placeholder>
            <w:docPart w:val="14A9BDCEBC4F45DDB68AB8DC4BB69521"/>
          </w:placeholder>
        </w:sdtPr>
        <w:sdtContent>
          <w:r w:rsidRPr="00831DCB">
            <w:fldChar w:fldCharType="begin"/>
          </w:r>
          <w:r w:rsidR="005613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mEwZGQ5LTVmZDAtNDQ5ZC05MDAwLWUyNTFiZTBmOTc0ZSIsIlJhbmdlTGVuZ3RoIjoxLCJSZWZlcmVuY2VJZCI6IjBiODY5ZTQ2LTgyOWUtNDM3My04MGI3LTI5ZWVkYTcyOGQ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}</w:instrText>
          </w:r>
          <w:r w:rsidRPr="00831DCB">
            <w:fldChar w:fldCharType="separate"/>
          </w:r>
          <w:r w:rsidR="00E17DD6">
            <w:rPr>
              <w:vertAlign w:val="superscript"/>
            </w:rPr>
            <w:t>1</w:t>
          </w:r>
          <w:r w:rsidRPr="00831DCB">
            <w:fldChar w:fldCharType="end"/>
          </w:r>
        </w:sdtContent>
      </w:sdt>
      <w:r w:rsidRPr="00831DCB">
        <w:t xml:space="preserve">. The heat </w:t>
      </w:r>
      <w:proofErr w:type="gramStart"/>
      <w:r w:rsidR="00CB0821" w:rsidRPr="00831DCB">
        <w:t>exchange</w:t>
      </w:r>
      <w:r w:rsidR="00CB0821">
        <w:t>r</w:t>
      </w:r>
      <w:proofErr w:type="gramEnd"/>
      <w:r w:rsidRPr="00831DCB">
        <w:t xml:space="preserve"> efficiency is included to account for heat losses to the environment. </w:t>
      </w:r>
    </w:p>
    <w:p w14:paraId="69D0B85C" w14:textId="77777777" w:rsidR="00C232E6" w:rsidRPr="00831DCB" w:rsidRDefault="00C232E6" w:rsidP="00C232E6">
      <w:pPr>
        <w:keepNext/>
      </w:pPr>
      <w:r w:rsidRPr="00831DCB">
        <w:rPr>
          <w:noProof/>
          <w14:ligatures w14:val="standardContextual"/>
        </w:rPr>
        <w:drawing>
          <wp:inline distT="0" distB="0" distL="0" distR="0" wp14:anchorId="05E64ED2" wp14:editId="6F6A8835">
            <wp:extent cx="3600000" cy="2895250"/>
            <wp:effectExtent l="0" t="0" r="635" b="635"/>
            <wp:docPr id="1597520934" name="Grafik 11" descr="Ein Bild, das Diagramm, technische Zeichnung, Pla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520934" name="Grafik 11" descr="Ein Bild, das Diagramm, technische Zeichnung, Plan, Text enthält.&#10;&#10;KI-generierte Inhalte können fehlerhaft sein."/>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895250"/>
                    </a:xfrm>
                    <a:prstGeom prst="rect">
                      <a:avLst/>
                    </a:prstGeom>
                  </pic:spPr>
                </pic:pic>
              </a:graphicData>
            </a:graphic>
          </wp:inline>
        </w:drawing>
      </w:r>
    </w:p>
    <w:p w14:paraId="073D9258" w14:textId="48FA8335" w:rsidR="00C232E6" w:rsidRPr="00831DCB" w:rsidRDefault="00C232E6" w:rsidP="00C232E6">
      <w:pPr>
        <w:pStyle w:val="Beschriftung"/>
      </w:pPr>
      <w:bookmarkStart w:id="1" w:name="_Ref194242655"/>
      <w:r w:rsidRPr="00831DCB">
        <w:t xml:space="preserve">Figure S </w:t>
      </w:r>
      <w:fldSimple w:instr=" SEQ Figure_S \* ARABIC ">
        <w:r w:rsidR="006D3191">
          <w:rPr>
            <w:noProof/>
          </w:rPr>
          <w:t>1</w:t>
        </w:r>
      </w:fldSimple>
      <w:bookmarkEnd w:id="1"/>
      <w:r w:rsidRPr="00831DCB">
        <w:t xml:space="preserve">: System boundary of the considered SOEC system. The air flow is depicted but not included in the calculation, as inlet and outlet mass and enthalpy are the same. Waste heat generation can occur in all components but is not depicted. </w:t>
      </w:r>
    </w:p>
    <w:p w14:paraId="6023E32D" w14:textId="188CBD36" w:rsidR="00C232E6" w:rsidRPr="00831DCB" w:rsidRDefault="00C232E6" w:rsidP="00C232E6">
      <w:r w:rsidRPr="00831DCB">
        <w:lastRenderedPageBreak/>
        <w:t>The calculation of the methanol synthesis unit’s waste heat generation is the same as for the electrolysis, considering all input and output mass flows and corresponding enthalpies. For</w:t>
      </w:r>
      <w:r w:rsidR="00CB0821">
        <w:t xml:space="preserve"> </w:t>
      </w:r>
      <w:r w:rsidR="00CB0821" w:rsidRPr="00831DCB">
        <w:t>methanol</w:t>
      </w:r>
      <w:r w:rsidRPr="00831DCB">
        <w:t xml:space="preserve"> synthesis all input and output flows are assumed to be at 25 °C, including the purge gas stream. </w:t>
      </w:r>
    </w:p>
    <w:p w14:paraId="5BCF31CD" w14:textId="11924186" w:rsidR="00C232E6" w:rsidRPr="00831DCB" w:rsidRDefault="00DD1E3B" w:rsidP="00C232E6">
      <w:pPr>
        <w:pStyle w:val="berschrift2"/>
      </w:pPr>
      <w:bookmarkStart w:id="2" w:name="_Ref194301624"/>
      <w:r>
        <w:t xml:space="preserve">1.2 </w:t>
      </w:r>
      <w:r w:rsidR="00C232E6" w:rsidRPr="00831DCB">
        <w:t>CO</w:t>
      </w:r>
      <w:r w:rsidR="00C232E6" w:rsidRPr="00831DCB">
        <w:rPr>
          <w:vertAlign w:val="subscript"/>
        </w:rPr>
        <w:t>2</w:t>
      </w:r>
      <w:r w:rsidR="00C232E6" w:rsidRPr="00831DCB">
        <w:t>-hydrogenation</w:t>
      </w:r>
      <w:bookmarkEnd w:id="2"/>
      <w:r w:rsidR="00C232E6" w:rsidRPr="00831DCB">
        <w:t xml:space="preserve"> </w:t>
      </w:r>
    </w:p>
    <w:p w14:paraId="53BC3517" w14:textId="60384696" w:rsidR="007E3057" w:rsidRDefault="00C232E6" w:rsidP="00C232E6">
      <w:r w:rsidRPr="00831DCB">
        <w:t>To parameterize the direct CO</w:t>
      </w:r>
      <w:r w:rsidRPr="00831DCB">
        <w:rPr>
          <w:vertAlign w:val="subscript"/>
        </w:rPr>
        <w:t>2</w:t>
      </w:r>
      <w:r w:rsidRPr="00831DCB">
        <w:t>-hydrogenation unit, a literature review was conducted in the same order as for CO-hydrogenation</w:t>
      </w:r>
      <w:r w:rsidR="002338CF">
        <w:t xml:space="preserve"> in our previous systematic literature review</w:t>
      </w:r>
      <w:sdt>
        <w:sdtPr>
          <w:alias w:val="To edit, see citavi.com/edit"/>
          <w:tag w:val="CitaviPlaceholder#ce45243a-d249-47ec-98f0-95d50ed5988d"/>
          <w:id w:val="-1584829592"/>
          <w:placeholder>
            <w:docPart w:val="14A9BDCEBC4F45DDB68AB8DC4BB69521"/>
          </w:placeholder>
        </w:sdtPr>
        <w:sdtContent>
          <w:r w:rsidRPr="00831DCB">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DE5MTMzLTU3ZjMtNGZkZC1hYWVlLWVlZWFmZmI2YmY2Mi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2NlNDUyNDNhLWQyNDktNDdlYy05OGYwLTk1ZDUwZWQ1OTg4ZCIsIlRleHQiOiIyIiwiV0FJVmVyc2lvbiI6IjYuMTkuMi4xIn0=}</w:instrText>
          </w:r>
          <w:r w:rsidRPr="00831DCB">
            <w:fldChar w:fldCharType="separate"/>
          </w:r>
          <w:r w:rsidR="00E17DD6">
            <w:rPr>
              <w:vertAlign w:val="superscript"/>
            </w:rPr>
            <w:t>2</w:t>
          </w:r>
          <w:r w:rsidRPr="00831DCB">
            <w:fldChar w:fldCharType="end"/>
          </w:r>
        </w:sdtContent>
      </w:sdt>
      <w:r w:rsidRPr="00831DCB">
        <w:t>. A total of 3</w:t>
      </w:r>
      <w:r w:rsidR="00560350">
        <w:t>7</w:t>
      </w:r>
      <w:r w:rsidRPr="00831DCB">
        <w:t xml:space="preserve"> sources were evaluated and the data was harmonized to account for differences in the corresponding sources</w:t>
      </w:r>
      <w:sdt>
        <w:sdtPr>
          <w:alias w:val="To edit, see citavi.com/edit"/>
          <w:tag w:val="CitaviPlaceholder#6f417ae2-001a-4afc-b75b-aea3c7515767"/>
          <w:id w:val="1197116812"/>
          <w:placeholder>
            <w:docPart w:val="14A9BDCEBC4F45DDB68AB8DC4BB69521"/>
          </w:placeholder>
        </w:sdtPr>
        <w:sdtContent>
          <w:r w:rsidRPr="00831DCB">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GJhN2FiLTdiMTAtNDg0OC1hZDM3LWExNzYzYzg3OTE4YS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zZmNDE3YWUyLTAwMWEtNGFmYy1iNzViLWFlYTNjNzUxNTc2NyIsIlRleHQiOiIyIiwiV0FJVmVyc2lvbiI6IjYuMTkuMi4xIn0=}</w:instrText>
          </w:r>
          <w:r w:rsidRPr="00831DCB">
            <w:fldChar w:fldCharType="separate"/>
          </w:r>
          <w:r w:rsidR="00E17DD6">
            <w:rPr>
              <w:vertAlign w:val="superscript"/>
            </w:rPr>
            <w:t>2</w:t>
          </w:r>
          <w:r w:rsidRPr="00831DCB">
            <w:fldChar w:fldCharType="end"/>
          </w:r>
        </w:sdtContent>
      </w:sdt>
      <w:r w:rsidRPr="00831DCB">
        <w:t xml:space="preserve">. The </w:t>
      </w:r>
      <w:r w:rsidR="007E3057">
        <w:t xml:space="preserve">literature review was conducted by searching web of science with the following </w:t>
      </w:r>
      <w:r w:rsidR="002338CF">
        <w:t xml:space="preserve">search </w:t>
      </w:r>
      <w:r w:rsidR="007E3057">
        <w:t xml:space="preserve">string and settings: </w:t>
      </w:r>
    </w:p>
    <w:tbl>
      <w:tblPr>
        <w:tblStyle w:val="Tabellenraster"/>
        <w:tblW w:w="9067" w:type="dxa"/>
        <w:tblLook w:val="04A0" w:firstRow="1" w:lastRow="0" w:firstColumn="1" w:lastColumn="0" w:noHBand="0" w:noVBand="1"/>
      </w:tblPr>
      <w:tblGrid>
        <w:gridCol w:w="4815"/>
        <w:gridCol w:w="1984"/>
        <w:gridCol w:w="2268"/>
      </w:tblGrid>
      <w:tr w:rsidR="007E3057" w14:paraId="3B5AC626" w14:textId="77777777" w:rsidTr="007E3057">
        <w:tc>
          <w:tcPr>
            <w:tcW w:w="4815" w:type="dxa"/>
          </w:tcPr>
          <w:p w14:paraId="6A8B5F54" w14:textId="78875916" w:rsidR="007E3057" w:rsidRDefault="007E3057" w:rsidP="00C232E6">
            <w:r w:rsidRPr="007E3057">
              <w:t>techno-economic AND (methanol synthesis OR methanol reactor) AND (CO2 OR green OR CO2 hydrogenation OR carbon dioxide)</w:t>
            </w:r>
          </w:p>
        </w:tc>
        <w:tc>
          <w:tcPr>
            <w:tcW w:w="1984" w:type="dxa"/>
          </w:tcPr>
          <w:p w14:paraId="7FD50BB4" w14:textId="6A98AF92" w:rsidR="007E3057" w:rsidRDefault="007E3057" w:rsidP="00C232E6">
            <w:r>
              <w:t xml:space="preserve">All fields, 2020-2024, </w:t>
            </w:r>
            <w:r w:rsidR="006864BB">
              <w:t>Concluded</w:t>
            </w:r>
            <w:r>
              <w:t xml:space="preserve"> at 05.11.2024</w:t>
            </w:r>
          </w:p>
        </w:tc>
        <w:tc>
          <w:tcPr>
            <w:tcW w:w="2268" w:type="dxa"/>
          </w:tcPr>
          <w:p w14:paraId="2B2EF1B3" w14:textId="4A900799" w:rsidR="007E3057" w:rsidRDefault="007E3057" w:rsidP="00C232E6">
            <w:r>
              <w:t>No. results 209, Included in review 37</w:t>
            </w:r>
          </w:p>
        </w:tc>
      </w:tr>
    </w:tbl>
    <w:p w14:paraId="36B67A5D" w14:textId="23FA6CEB" w:rsidR="00C232E6" w:rsidRDefault="007E3057" w:rsidP="00C232E6">
      <w:r>
        <w:t>All abstracts were scanned for relevant information. In case the abstract seemed promising, the article was read and, if relevant information was found, it was added to the review.</w:t>
      </w:r>
    </w:p>
    <w:p w14:paraId="4F8DCE8E" w14:textId="6A9692C0" w:rsidR="00B44246" w:rsidRDefault="005D6159" w:rsidP="00C232E6">
      <w:r>
        <w:t xml:space="preserve">The resulting </w:t>
      </w:r>
      <w:r w:rsidR="00E174D7">
        <w:t>specific capex</w:t>
      </w:r>
      <w:r>
        <w:t xml:space="preserve"> and specific consumption are given in </w:t>
      </w:r>
      <w:r w:rsidR="00E174D7">
        <w:fldChar w:fldCharType="begin"/>
      </w:r>
      <w:r w:rsidR="00E174D7">
        <w:instrText xml:space="preserve"> REF _Ref194249156 \h </w:instrText>
      </w:r>
      <w:r w:rsidR="00E174D7">
        <w:fldChar w:fldCharType="separate"/>
      </w:r>
      <w:r w:rsidR="006D3191">
        <w:t xml:space="preserve">Figure S </w:t>
      </w:r>
      <w:r w:rsidR="006D3191">
        <w:rPr>
          <w:noProof/>
        </w:rPr>
        <w:t>2</w:t>
      </w:r>
      <w:r w:rsidR="00E174D7">
        <w:fldChar w:fldCharType="end"/>
      </w:r>
      <w:r w:rsidR="00E174D7">
        <w:t xml:space="preserve">. All </w:t>
      </w:r>
      <w:r w:rsidR="00957E9B">
        <w:t xml:space="preserve">data </w:t>
      </w:r>
      <w:r w:rsidR="00E174D7">
        <w:t xml:space="preserve">employed </w:t>
      </w:r>
      <w:r w:rsidR="00957E9B">
        <w:t>in this study</w:t>
      </w:r>
      <w:r w:rsidR="00E174D7">
        <w:t xml:space="preserve"> is based on the median values </w:t>
      </w:r>
      <w:r w:rsidR="00957E9B">
        <w:t xml:space="preserve">from the literature review </w:t>
      </w:r>
      <w:r w:rsidR="00E174D7">
        <w:t xml:space="preserve">and detailed in section </w:t>
      </w:r>
      <w:r w:rsidR="00E174D7">
        <w:fldChar w:fldCharType="begin"/>
      </w:r>
      <w:r w:rsidR="00E174D7">
        <w:instrText xml:space="preserve"> REF _Ref194249242 \h </w:instrText>
      </w:r>
      <w:r w:rsidR="00E174D7">
        <w:fldChar w:fldCharType="separate"/>
      </w:r>
      <w:r w:rsidR="006D3191" w:rsidRPr="00831DCB">
        <w:t>Techno-economic Assumptions</w:t>
      </w:r>
      <w:r w:rsidR="00E174D7">
        <w:fldChar w:fldCharType="end"/>
      </w:r>
      <w:r w:rsidR="00E174D7">
        <w:t xml:space="preserve">. </w:t>
      </w:r>
    </w:p>
    <w:p w14:paraId="4A939258" w14:textId="67E6015E" w:rsidR="005D6159" w:rsidRDefault="00E174D7" w:rsidP="005D6159">
      <w:pPr>
        <w:keepNext/>
      </w:pPr>
      <w:r>
        <w:rPr>
          <w:noProof/>
          <w14:ligatures w14:val="standardContextual"/>
        </w:rPr>
        <w:drawing>
          <wp:inline distT="0" distB="0" distL="0" distR="0" wp14:anchorId="7DCF6077" wp14:editId="5380D156">
            <wp:extent cx="5760720" cy="1913890"/>
            <wp:effectExtent l="0" t="0" r="0" b="0"/>
            <wp:docPr id="1735552721" name="Grafik 13" descr="Ein Bild, das Text, Diagramm, Reihe,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552721" name="Grafik 13" descr="Ein Bild, das Text, Diagramm, Reihe, parallel enthält.&#10;&#10;KI-generierte Inhalte können fehlerhaft sein."/>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1913890"/>
                    </a:xfrm>
                    <a:prstGeom prst="rect">
                      <a:avLst/>
                    </a:prstGeom>
                  </pic:spPr>
                </pic:pic>
              </a:graphicData>
            </a:graphic>
          </wp:inline>
        </w:drawing>
      </w:r>
    </w:p>
    <w:p w14:paraId="1181030D" w14:textId="1C0603BB" w:rsidR="00C232E6" w:rsidRPr="00831DCB" w:rsidRDefault="005D6159" w:rsidP="00CA1B23">
      <w:pPr>
        <w:pStyle w:val="Beschriftung"/>
      </w:pPr>
      <w:bookmarkStart w:id="3" w:name="_Ref194249156"/>
      <w:r>
        <w:t xml:space="preserve">Figure S </w:t>
      </w:r>
      <w:fldSimple w:instr=" SEQ Figure_S \* ARABIC ">
        <w:r w:rsidR="006D3191">
          <w:rPr>
            <w:noProof/>
          </w:rPr>
          <w:t>2</w:t>
        </w:r>
      </w:fldSimple>
      <w:bookmarkEnd w:id="3"/>
      <w:r>
        <w:t>: Results of the conducted literature review</w:t>
      </w:r>
      <w:r w:rsidR="001A70B2">
        <w:t xml:space="preserve"> for CO</w:t>
      </w:r>
      <w:r w:rsidR="001A70B2" w:rsidRPr="001A70B2">
        <w:rPr>
          <w:vertAlign w:val="subscript"/>
        </w:rPr>
        <w:t>2</w:t>
      </w:r>
      <w:r w:rsidR="001A70B2">
        <w:t>-hydrogenation</w:t>
      </w:r>
      <w:r>
        <w:t xml:space="preserve"> after harmonization based on 3</w:t>
      </w:r>
      <w:r w:rsidR="00560350">
        <w:t>7</w:t>
      </w:r>
      <w:r>
        <w:t xml:space="preserve"> source</w:t>
      </w:r>
      <w:r w:rsidR="00AB32A6">
        <w:t>s</w:t>
      </w:r>
      <w:sdt>
        <w:sdtPr>
          <w:alias w:val="To edit, see citavi.com/edit"/>
          <w:tag w:val="CitaviPlaceholder#53acc416-1a61-4cbb-adee-b20c63cf948d"/>
          <w:id w:val="1749609369"/>
          <w:placeholder>
            <w:docPart w:val="DefaultPlaceholder_-1854013440"/>
          </w:placeholder>
        </w:sdtPr>
        <w:sdtContent>
          <w:r w:rsidR="00AB32A6">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WM1ZjgxLTI1OWUtNGM3MS1hMjczLTc0MjFiNmY4ZjMwYyIsIlJhbmdlTGVuZ3RoIjoxLCJSZWZlcmVuY2VJZCI6IjdhMzg5Y2Q1LWUxMDAtNGFkMi05ZmJmLWNlMGZlY2VjZDM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gud2VuemVsXFxBcHBEYXRhXFxMb2NhbFxcVGVtcFxcZzA0YncwYmQuanBnIiwiVXJpU3RyaW5nIjoiN2EzODljZDUtZTEwMC00YWQyLTlmYmYtY2UwZmVjZWNkMzI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VuY29ubWFuLjIwMjQuMTE5MDY2IiwiVXJpU3RyaW5nIjoiaHR0cHM6Ly9kb2kub3JnLzEwLjEwMTYvai5lbmNvbm1hbi4yMDI0LjExOTA2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oLndlbnplbFxcQXBwRGF0YVxcTG9jYWxcXFRlbXBcXDVhc2FqdjFiLmpwZyIsIlVyaVN0cmluZyI6ImFhNDY5ZDU0LTcwNTItNGIzMC05YTY0LTRhYWYwMTM2Yjc2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VyZ3kuMjAyNC4xMzI2NTIiLCJFZGl0b3JzIjpbXSwiRXZhbHVhdGlvbkNvbXBsZXhpdHkiOjAsIkV2YWx1YXRpb25Tb3VyY2VUZXh0Rm9ybWF0IjowLCJHcm91cHMiOlt7IiRyZWYiOiIxMyJ9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mVuZXJneS4yMDI0LjEzMjY1MiIsIlVyaVN0cmluZyI6Imh0dHBzOi8vZG9pLm9yZy8xMC4xMDE2L2ouZW5lcmd5LjIwMjQuMTMyNjU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vdS4yMDI0LjEwMjg3OSIsIkVkaXRvcnMiOltdLCJFdmFsdWF0aW9uQ29tcGxleGl0eSI6MCwiRXZhbHVhdGlvblNvdXJjZVRleHRGb3JtYXQiOjAsIkdyb3VwcyI6W3siJHJlZiI6IjEzIn1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DE2L2ouamNvdS4yMDI0LjEwMjg3OSIsIlVyaVN0cmluZyI6Imh0dHBzOi8vZG9pLm9yZy8xMC4xMDE2L2ouamNvdS4yMDI0LjEwMjg3O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bmVyZ3lmdWVscy40YzAxMjUwIiwiRWRpdG9ycyI6W10sIkV2YWx1YXRpb25Db21wbGV4aXR5IjowLCJFdmFsdWF0aW9uU291cmNlVGV4dEZvcm1hdCI6MCwiR3JvdXBzIjpbeyIkcmVmIjoiMTMifV0sIkhhc0xhYmVsMSI6ZmFsc2UsIkhhc0xhYmVsMiI6ZmFsc2U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wMjEvYWNzLmVuZXJneWZ1ZWxzLjRjMDEyNTAiLCJVcmlTdHJpbmciOiJodHRwczovL2RvaS5vcmcvMTAuMTAyMS9hY3MuZW5lcmd5ZnVlbHMuNGMwMTI1MC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nJpayBXZW56ZWwiLCJDcmVhdGVkT24iOiIyMDI0LTEwLTA4VDA5OjExOjI3IiwiTW9kaWZpZWRCeSI6Il9IZW5yaWsgV2VuemVsIiwiSWQiOiJhOWRiNGY0Zi0zMTFlLTQ4MmEtYWQzYy1jZjk5OTI3YWNiZmQiLCJNb2RpZmllZE9uIjoiMjAyNC0xMC0wOFQwOToxMToyNy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zODcwNjk4MyIsIlVyaVN0cmluZyI6Imh0dHA6Ly93d3cubmNiaS5ubG0ubmloLmdvdi9wdWJtZWQvMzg3MDY5ODM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EtMDVUMTM6NDM6NTgiLCJNb2RpZmllZEJ5IjoiX0hlbnJpayBXZW56ZWwiLCJJZCI6ImMwOGY0Mjk2LTU5NmQtNDBjYy1iZDE1LTUwODE1NmVmODUxZCIsIk1vZGlmaWVkT24iOiIyMDI0LTExLTA1VDEzOjQzOjU4IiwiUHJvamVjdCI6eyIkcmVmIjoiOCJ9fV0sIk9yZ2FuaXphdGlvbnMiOltdLCJPdGhlcnNJbnZvbHZlZCI6W10sIlBhZ2VDb3VudCI6IjEyIi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}</w:instrText>
          </w:r>
          <w:r w:rsidR="00AB32A6">
            <w:fldChar w:fldCharType="separate"/>
          </w:r>
          <w:r w:rsidR="00E17DD6">
            <w:rPr>
              <w:vertAlign w:val="superscript"/>
            </w:rPr>
            <w:t>3–39</w:t>
          </w:r>
          <w:r w:rsidR="00AB32A6">
            <w:fldChar w:fldCharType="end"/>
          </w:r>
        </w:sdtContent>
      </w:sdt>
      <w:r w:rsidR="00AB32A6">
        <w:t xml:space="preserve">. </w:t>
      </w:r>
      <w:r>
        <w:t xml:space="preserve">The capex </w:t>
      </w:r>
      <w:proofErr w:type="gramStart"/>
      <w:r>
        <w:t>are</w:t>
      </w:r>
      <w:proofErr w:type="gramEnd"/>
      <w:r>
        <w:t xml:space="preserve"> given for different system sizes, where small corresponds to less than 100 kt/a, medium is 100-500 kt/a and large is &gt;500 kt/a.</w:t>
      </w:r>
      <w:r w:rsidR="001A70B2">
        <w:t xml:space="preserve"> The red line indicates the median value utilized for the assessment, while the blue diamond corresponds to the average value.</w:t>
      </w:r>
    </w:p>
    <w:p w14:paraId="420CFB5A" w14:textId="7B954F31" w:rsidR="003D67D6" w:rsidRDefault="00DD1E3B" w:rsidP="003D67D6">
      <w:pPr>
        <w:pStyle w:val="berschrift2"/>
      </w:pPr>
      <w:bookmarkStart w:id="4" w:name="_Ref194302309"/>
      <w:r>
        <w:lastRenderedPageBreak/>
        <w:t xml:space="preserve">1.3 </w:t>
      </w:r>
      <w:r w:rsidR="00C232E6" w:rsidRPr="00831DCB">
        <w:t>Air Cooling Model</w:t>
      </w:r>
      <w:bookmarkEnd w:id="4"/>
    </w:p>
    <w:p w14:paraId="0B05E61A" w14:textId="77777777" w:rsidR="003D67D6" w:rsidRDefault="003D67D6" w:rsidP="003D67D6">
      <w:pPr>
        <w:keepNext/>
      </w:pPr>
      <w:r>
        <w:rPr>
          <w:noProof/>
          <w14:ligatures w14:val="standardContextual"/>
        </w:rPr>
        <w:drawing>
          <wp:inline distT="0" distB="0" distL="0" distR="0" wp14:anchorId="700A880A" wp14:editId="0372E4CA">
            <wp:extent cx="4044950" cy="1808011"/>
            <wp:effectExtent l="0" t="0" r="0" b="1905"/>
            <wp:docPr id="752963806" name="Grafik 1" descr="Ein Bild, das Screenshot, Kreis, Messgerä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963806" name="Grafik 1" descr="Ein Bild, das Screenshot, Kreis, Messgerät enthält.&#10;&#10;KI-generierte Inhalte können fehlerhaft sein."/>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48089" cy="1809414"/>
                    </a:xfrm>
                    <a:prstGeom prst="rect">
                      <a:avLst/>
                    </a:prstGeom>
                  </pic:spPr>
                </pic:pic>
              </a:graphicData>
            </a:graphic>
          </wp:inline>
        </w:drawing>
      </w:r>
    </w:p>
    <w:p w14:paraId="114D5496" w14:textId="1EFEB7EB" w:rsidR="003D67D6" w:rsidRDefault="003D67D6" w:rsidP="003D67D6">
      <w:pPr>
        <w:pStyle w:val="Beschriftung"/>
      </w:pPr>
      <w:r>
        <w:t xml:space="preserve">Figure S </w:t>
      </w:r>
      <w:fldSimple w:instr=" SEQ Figure_S \* ARABIC ">
        <w:r w:rsidR="006D3191">
          <w:rPr>
            <w:noProof/>
          </w:rPr>
          <w:t>3</w:t>
        </w:r>
      </w:fldSimple>
      <w:r>
        <w:t xml:space="preserve">: </w:t>
      </w:r>
      <w:r w:rsidRPr="002C1C43">
        <w:t xml:space="preserve">Schematic </w:t>
      </w:r>
      <w:r>
        <w:t>representation</w:t>
      </w:r>
      <w:r w:rsidRPr="002C1C43">
        <w:t xml:space="preserve"> of the </w:t>
      </w:r>
      <w:proofErr w:type="gramStart"/>
      <w:r w:rsidRPr="002C1C43">
        <w:t>air cooling</w:t>
      </w:r>
      <w:proofErr w:type="gramEnd"/>
      <w:r w:rsidRPr="002C1C43">
        <w:t xml:space="preserve"> system. The cooling water circuit is closed loop and transfers the heat from the process to the A-frame for cooling.</w:t>
      </w:r>
      <w:r>
        <w:t xml:space="preserve"> A pump is used for water circulation and fans are utilized for generating the necessary air flow.</w:t>
      </w:r>
    </w:p>
    <w:p w14:paraId="0C1F7DB4" w14:textId="77777777" w:rsidR="003D67D6" w:rsidRPr="003D67D6" w:rsidRDefault="003D67D6" w:rsidP="003D67D6"/>
    <w:p w14:paraId="57C0B15C" w14:textId="0E763C8D" w:rsidR="00C232E6" w:rsidRPr="00831DCB" w:rsidRDefault="003E640C" w:rsidP="00C232E6">
      <w:r>
        <w:t xml:space="preserve">The cost of the air cooling </w:t>
      </w:r>
      <w:r w:rsidR="00F72E96">
        <w:t>system</w:t>
      </w:r>
      <w:r>
        <w:t xml:space="preserve"> </w:t>
      </w:r>
      <w:r w:rsidR="00F72E96">
        <w:t>is</w:t>
      </w:r>
      <w:r>
        <w:t xml:space="preserve"> calculated based on equations from a previous study</w:t>
      </w:r>
      <w:sdt>
        <w:sdtPr>
          <w:alias w:val="To edit, see citavi.com/edit"/>
          <w:tag w:val="CitaviPlaceholder#7475f3df-2c96-48a7-90f7-da731f992b86"/>
          <w:id w:val="-105351566"/>
          <w:placeholder>
            <w:docPart w:val="DefaultPlaceholder_-1854013440"/>
          </w:placeholder>
        </w:sdtPr>
        <w:sdtContent>
          <w:r>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djYmRjLTMxYjMtNDg1ZS1hOTk0LTI5MjFmZTk5NWI3ZSIsIlJhbmdlTGVuZ3RoIjoyLCJSZWZlcmVuY2VJZCI6ImQ5YjcxOWU5LWRjMjgtNDE5Yi1iMmE5LWZiMTE5M2ZjNmE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gud2VuemVsXFxBcHBEYXRhXFxMb2NhbFxcVGVtcFxcamNpY2J2MmQuanBnIiwiVXJpU3RyaW5nIjoiZDliNzE5ZTktZGMyOC00MTliLWIyYTktZmIxMTkzZmM2YTc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ZXJneS4yMDE1LjA1LjA4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bmVyZ3kuMjAxNS4wNS4wODEiLCJVcmlTdHJpbmciOiJodHRwczovL2RvaS5vcmcvMTAuMTAxNi9qLmVuZXJneS4yMDE1LjA1LjA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}</w:instrText>
          </w:r>
          <w:r>
            <w:fldChar w:fldCharType="separate"/>
          </w:r>
          <w:r w:rsidR="00E17DD6">
            <w:rPr>
              <w:vertAlign w:val="superscript"/>
            </w:rPr>
            <w:t>40</w:t>
          </w:r>
          <w:r>
            <w:fldChar w:fldCharType="end"/>
          </w:r>
        </w:sdtContent>
      </w:sdt>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0"/>
        <w:gridCol w:w="632"/>
      </w:tblGrid>
      <w:tr w:rsidR="003E640C" w14:paraId="2CD5BB23" w14:textId="77777777" w:rsidTr="003E640C">
        <w:tc>
          <w:tcPr>
            <w:tcW w:w="8505" w:type="dxa"/>
          </w:tcPr>
          <w:p w14:paraId="1D9EA6B7" w14:textId="02448892" w:rsidR="003E640C" w:rsidRPr="009C04CB" w:rsidRDefault="00000000" w:rsidP="00534D61">
            <w:pPr>
              <w:jc w:val="center"/>
              <w:rPr>
                <w:rFonts w:eastAsiaTheme="minorEastAsia"/>
              </w:rPr>
            </w:pPr>
            <m:oMathPara>
              <m:oMath>
                <m:sSub>
                  <m:sSubPr>
                    <m:ctrlPr>
                      <w:rPr>
                        <w:rFonts w:ascii="Cambria Math" w:hAnsi="Cambria Math"/>
                        <w:i/>
                      </w:rPr>
                    </m:ctrlPr>
                  </m:sSubPr>
                  <m:e>
                    <m:r>
                      <w:rPr>
                        <w:rFonts w:ascii="Cambria Math" w:hAnsi="Cambria Math"/>
                      </w:rPr>
                      <m:t>PEC</m:t>
                    </m:r>
                  </m:e>
                  <m:sub>
                    <m:r>
                      <w:rPr>
                        <w:rFonts w:ascii="Cambria Math" w:hAnsi="Cambria Math"/>
                      </w:rPr>
                      <m:t>Pump</m:t>
                    </m:r>
                  </m:sub>
                </m:sSub>
                <m:r>
                  <w:rPr>
                    <w:rFonts w:ascii="Cambria Math" w:hAnsi="Cambria Math"/>
                  </w:rPr>
                  <m:t xml:space="preserve"> = 3540 </m:t>
                </m:r>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P[kW]</m:t>
                    </m:r>
                  </m:e>
                  <m:sup>
                    <m:r>
                      <w:rPr>
                        <w:rFonts w:ascii="Cambria Math" w:hAnsi="Cambria Math"/>
                      </w:rPr>
                      <m:t>0.71</m:t>
                    </m:r>
                  </m:sup>
                </m:sSup>
              </m:oMath>
            </m:oMathPara>
          </w:p>
        </w:tc>
        <w:tc>
          <w:tcPr>
            <w:tcW w:w="567" w:type="dxa"/>
          </w:tcPr>
          <w:p w14:paraId="6A6E8448" w14:textId="6AA6DCB2" w:rsidR="003E640C" w:rsidRDefault="003E640C" w:rsidP="00534D61">
            <w:r>
              <w:t>(S1)</w:t>
            </w:r>
          </w:p>
        </w:tc>
      </w:tr>
      <w:tr w:rsidR="003E640C" w14:paraId="5B145AAD" w14:textId="77777777" w:rsidTr="003E640C">
        <w:tc>
          <w:tcPr>
            <w:tcW w:w="8505" w:type="dxa"/>
          </w:tcPr>
          <w:p w14:paraId="1E7906A8" w14:textId="50FD3116" w:rsidR="003E640C" w:rsidRDefault="00000000" w:rsidP="00534D61">
            <w:pPr>
              <w:jc w:val="center"/>
              <w:rPr>
                <w:rFonts w:eastAsia="Aptos" w:cs="Arial"/>
              </w:rPr>
            </w:pPr>
            <m:oMathPara>
              <m:oMath>
                <m:sSub>
                  <m:sSubPr>
                    <m:ctrlPr>
                      <w:rPr>
                        <w:rFonts w:ascii="Cambria Math" w:hAnsi="Cambria Math"/>
                        <w:i/>
                      </w:rPr>
                    </m:ctrlPr>
                  </m:sSubPr>
                  <m:e>
                    <m:r>
                      <w:rPr>
                        <w:rFonts w:ascii="Cambria Math" w:hAnsi="Cambria Math"/>
                      </w:rPr>
                      <m:t>PEC</m:t>
                    </m:r>
                  </m:e>
                  <m:sub>
                    <m:r>
                      <w:rPr>
                        <w:rFonts w:ascii="Cambria Math" w:hAnsi="Cambria Math"/>
                      </w:rPr>
                      <m:t>Fan</m:t>
                    </m:r>
                  </m:sub>
                </m:sSub>
                <m:r>
                  <w:rPr>
                    <w:rFonts w:ascii="Cambria Math" w:hAnsi="Cambria Math"/>
                  </w:rPr>
                  <m:t xml:space="preserve"> = 12300 </m:t>
                </m:r>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r>
                          <m:rPr>
                            <m:sty m:val="p"/>
                          </m:rPr>
                          <w:rPr>
                            <w:rFonts w:ascii="Cambria Math" w:hAnsi="Cambria Math"/>
                          </w:rPr>
                          <m:t>P[kW]</m:t>
                        </m:r>
                      </m:num>
                      <m:den>
                        <m:r>
                          <w:rPr>
                            <w:rFonts w:ascii="Cambria Math" w:hAnsi="Cambria Math"/>
                          </w:rPr>
                          <m:t>50</m:t>
                        </m:r>
                      </m:den>
                    </m:f>
                    <m:r>
                      <m:rPr>
                        <m:sty m:val="p"/>
                      </m:rPr>
                      <w:rPr>
                        <w:rFonts w:ascii="Cambria Math" w:hAnsi="Cambria Math"/>
                      </w:rPr>
                      <m:t>)</m:t>
                    </m:r>
                  </m:e>
                  <m:sup>
                    <m:r>
                      <w:rPr>
                        <w:rFonts w:ascii="Cambria Math" w:hAnsi="Cambria Math"/>
                      </w:rPr>
                      <m:t>0.76</m:t>
                    </m:r>
                  </m:sup>
                </m:sSup>
              </m:oMath>
            </m:oMathPara>
          </w:p>
        </w:tc>
        <w:tc>
          <w:tcPr>
            <w:tcW w:w="567" w:type="dxa"/>
          </w:tcPr>
          <w:p w14:paraId="240125D0" w14:textId="1E6D95A6" w:rsidR="003E640C" w:rsidRDefault="003E640C" w:rsidP="00534D61">
            <w:r>
              <w:t>(S2)</w:t>
            </w:r>
          </w:p>
        </w:tc>
      </w:tr>
      <w:tr w:rsidR="003E640C" w14:paraId="08AD6E37" w14:textId="77777777" w:rsidTr="003E640C">
        <w:tc>
          <w:tcPr>
            <w:tcW w:w="8505" w:type="dxa"/>
          </w:tcPr>
          <w:p w14:paraId="0D15314D" w14:textId="0FD22D68" w:rsidR="003E640C" w:rsidRPr="00E464FE" w:rsidRDefault="00000000" w:rsidP="00534D61">
            <w:pPr>
              <w:jc w:val="center"/>
              <w:rPr>
                <w:rFonts w:eastAsia="Aptos" w:cs="Arial"/>
              </w:rPr>
            </w:pPr>
            <m:oMathPara>
              <m:oMath>
                <m:sSub>
                  <m:sSubPr>
                    <m:ctrlPr>
                      <w:rPr>
                        <w:rFonts w:ascii="Cambria Math" w:hAnsi="Cambria Math"/>
                        <w:i/>
                      </w:rPr>
                    </m:ctrlPr>
                  </m:sSubPr>
                  <m:e>
                    <m:r>
                      <w:rPr>
                        <w:rFonts w:ascii="Cambria Math" w:hAnsi="Cambria Math"/>
                      </w:rPr>
                      <m:t>PEC</m:t>
                    </m:r>
                  </m:e>
                  <m:sub>
                    <m:r>
                      <w:rPr>
                        <w:rFonts w:ascii="Cambria Math" w:hAnsi="Cambria Math"/>
                      </w:rPr>
                      <m:t>A-frame</m:t>
                    </m:r>
                  </m:sub>
                </m:sSub>
                <m:r>
                  <w:rPr>
                    <w:rFonts w:ascii="Cambria Math" w:hAnsi="Cambria Math"/>
                  </w:rPr>
                  <m:t xml:space="preserve"> = 156000 </m:t>
                </m:r>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r>
                          <m:rPr>
                            <m:sty m:val="p"/>
                          </m:rPr>
                          <w:rPr>
                            <w:rFonts w:ascii="Cambria Math" w:hAnsi="Cambria Math"/>
                          </w:rPr>
                          <m:t>A[</m:t>
                        </m:r>
                        <m:sSup>
                          <m:sSupPr>
                            <m:ctrlPr>
                              <w:rPr>
                                <w:rFonts w:ascii="Cambria Math" w:hAnsi="Cambria Math"/>
                              </w:rPr>
                            </m:ctrlPr>
                          </m:sSupPr>
                          <m:e>
                            <m:r>
                              <m:rPr>
                                <m:sty m:val="p"/>
                              </m:rPr>
                              <w:rPr>
                                <w:rFonts w:ascii="Cambria Math" w:hAnsi="Cambria Math"/>
                              </w:rPr>
                              <m:t>m</m:t>
                            </m:r>
                          </m:e>
                          <m:sup>
                            <m:r>
                              <w:rPr>
                                <w:rFonts w:ascii="Cambria Math" w:hAnsi="Cambria Math"/>
                              </w:rPr>
                              <m:t>2</m:t>
                            </m:r>
                          </m:sup>
                        </m:sSup>
                        <m:r>
                          <m:rPr>
                            <m:sty m:val="p"/>
                          </m:rPr>
                          <w:rPr>
                            <w:rFonts w:ascii="Cambria Math" w:hAnsi="Cambria Math"/>
                          </w:rPr>
                          <m:t>]</m:t>
                        </m:r>
                      </m:num>
                      <m:den>
                        <m:r>
                          <w:rPr>
                            <w:rFonts w:ascii="Cambria Math" w:hAnsi="Cambria Math"/>
                          </w:rPr>
                          <m:t>200</m:t>
                        </m:r>
                      </m:den>
                    </m:f>
                    <m:r>
                      <m:rPr>
                        <m:sty m:val="p"/>
                      </m:rPr>
                      <w:rPr>
                        <w:rFonts w:ascii="Cambria Math" w:hAnsi="Cambria Math"/>
                      </w:rPr>
                      <m:t>)</m:t>
                    </m:r>
                  </m:e>
                  <m:sup>
                    <m:r>
                      <w:rPr>
                        <w:rFonts w:ascii="Cambria Math" w:hAnsi="Cambria Math"/>
                      </w:rPr>
                      <m:t>0.89</m:t>
                    </m:r>
                  </m:sup>
                </m:sSup>
              </m:oMath>
            </m:oMathPara>
          </w:p>
        </w:tc>
        <w:tc>
          <w:tcPr>
            <w:tcW w:w="567" w:type="dxa"/>
          </w:tcPr>
          <w:p w14:paraId="01111DB6" w14:textId="51D949B7" w:rsidR="003E640C" w:rsidRDefault="003E640C" w:rsidP="00534D61">
            <w:r>
              <w:t>(S3)</w:t>
            </w:r>
          </w:p>
        </w:tc>
      </w:tr>
    </w:tbl>
    <w:p w14:paraId="16610338" w14:textId="478BC3F7" w:rsidR="00C232E6" w:rsidRDefault="003E640C" w:rsidP="00C232E6">
      <w:r>
        <w:t>To derive the capex based on the purchase equipment cost (PEC) a Lang-factor of 2.8 is applied</w:t>
      </w:r>
      <w:sdt>
        <w:sdtPr>
          <w:alias w:val="To edit, see citavi.com/edit"/>
          <w:tag w:val="CitaviPlaceholder#f8535f4e-a631-4fc8-bb03-9031bc61bc72"/>
          <w:id w:val="-602495867"/>
          <w:placeholder>
            <w:docPart w:val="DefaultPlaceholder_-1854013440"/>
          </w:placeholder>
        </w:sdtPr>
        <w:sdtContent>
          <w:r>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mNmOGNkLTUwN2EtNGU2YS1hYTU2LWIzM2FkMDUyNTIwMCIsIlJhbmdlTGVuZ3RoIjoyLCJSZWZlcmVuY2VJZCI6ImQ5YjcxOWU5LWRjMjgtNDE5Yi1iMmE5LWZiMTE5M2ZjNmE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gud2VuemVsXFxBcHBEYXRhXFxMb2NhbFxcVGVtcFxcamNpY2J2MmQuanBnIiwiVXJpU3RyaW5nIjoiZDliNzE5ZTktZGMyOC00MTliLWIyYTktZmIxMTkzZmM2YTc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ZXJneS4yMDE1LjA1LjA4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bmVyZ3kuMjAxNS4wNS4wODEiLCJVcmlTdHJpbmciOiJodHRwczovL2RvaS5vcmcvMTAuMTAxNi9qLmVuZXJneS4yMDE1LjA1LjA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}</w:instrText>
          </w:r>
          <w:r>
            <w:fldChar w:fldCharType="separate"/>
          </w:r>
          <w:r w:rsidR="00E17DD6">
            <w:rPr>
              <w:vertAlign w:val="superscript"/>
            </w:rPr>
            <w:t>40</w:t>
          </w:r>
          <w:r>
            <w:fldChar w:fldCharType="end"/>
          </w:r>
        </w:sdtContent>
      </w:sdt>
      <w:r>
        <w:t xml:space="preserve">. The capex </w:t>
      </w:r>
      <w:r w:rsidR="00AB77B1">
        <w:t>is</w:t>
      </w:r>
      <w:r>
        <w:t xml:space="preserve"> dependent on the needed </w:t>
      </w:r>
      <w:r w:rsidR="00FB6DAB">
        <w:t xml:space="preserve">installed </w:t>
      </w:r>
      <w:r>
        <w:t>power</w:t>
      </w:r>
      <w:r w:rsidR="00FB6DAB">
        <w:t xml:space="preserve"> of fans and pumps</w:t>
      </w:r>
      <w:r>
        <w:t xml:space="preserve"> and the size of the A-frame. While the A-frame size only depends on the cooling load, the needed power also depends on the air temperature. For simplification, the capex of the </w:t>
      </w:r>
      <w:proofErr w:type="gramStart"/>
      <w:r>
        <w:t>air cooling</w:t>
      </w:r>
      <w:proofErr w:type="gramEnd"/>
      <w:r>
        <w:t xml:space="preserve"> system have been calculated for a cooling load of </w:t>
      </w:r>
      <w:r w:rsidR="00AB77B1">
        <w:t>300 MW</w:t>
      </w:r>
      <w:r w:rsidR="00AB77B1" w:rsidRPr="00AB77B1">
        <w:rPr>
          <w:vertAlign w:val="subscript"/>
        </w:rPr>
        <w:t>th</w:t>
      </w:r>
      <w:r w:rsidR="00AB77B1">
        <w:t xml:space="preserve"> and a design ambient air temperature of 20 °C, which results in specific capex of about 200 €/kW</w:t>
      </w:r>
      <w:r w:rsidR="00AB77B1">
        <w:rPr>
          <w:vertAlign w:val="subscript"/>
        </w:rPr>
        <w:t>th</w:t>
      </w:r>
      <w:r w:rsidR="00AB77B1">
        <w:t>. However, it should be noted that the specific capex heavily depends on the system size:</w:t>
      </w:r>
    </w:p>
    <w:p w14:paraId="766D9A23" w14:textId="77777777" w:rsidR="00234D3C" w:rsidRDefault="00AB77B1" w:rsidP="00234D3C">
      <w:pPr>
        <w:keepNext/>
      </w:pPr>
      <w:r w:rsidRPr="00AB77B1">
        <w:rPr>
          <w:noProof/>
        </w:rPr>
        <w:drawing>
          <wp:inline distT="0" distB="0" distL="0" distR="0" wp14:anchorId="768E111E" wp14:editId="7B83DF9C">
            <wp:extent cx="3240000" cy="2191071"/>
            <wp:effectExtent l="0" t="0" r="0" b="0"/>
            <wp:docPr id="1783927810" name="Grafik 1" descr="Ein Bild, das Reihe, Text, Diagramm,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27810" name="Grafik 1" descr="Ein Bild, das Reihe, Text, Diagramm, Zahl enthält.&#10;&#10;KI-generierte Inhalte können fehlerhaft sein."/>
                    <pic:cNvPicPr/>
                  </pic:nvPicPr>
                  <pic:blipFill>
                    <a:blip r:embed="rId10"/>
                    <a:stretch>
                      <a:fillRect/>
                    </a:stretch>
                  </pic:blipFill>
                  <pic:spPr>
                    <a:xfrm>
                      <a:off x="0" y="0"/>
                      <a:ext cx="3240000" cy="2191071"/>
                    </a:xfrm>
                    <a:prstGeom prst="rect">
                      <a:avLst/>
                    </a:prstGeom>
                  </pic:spPr>
                </pic:pic>
              </a:graphicData>
            </a:graphic>
          </wp:inline>
        </w:drawing>
      </w:r>
    </w:p>
    <w:p w14:paraId="043047FD" w14:textId="536A01B9" w:rsidR="00AB77B1" w:rsidRDefault="00234D3C" w:rsidP="00234D3C">
      <w:pPr>
        <w:pStyle w:val="Beschriftung"/>
      </w:pPr>
      <w:r>
        <w:t xml:space="preserve">Figure S </w:t>
      </w:r>
      <w:fldSimple w:instr=" SEQ Figure_S \* ARABIC ">
        <w:r w:rsidR="006D3191">
          <w:rPr>
            <w:noProof/>
          </w:rPr>
          <w:t>4</w:t>
        </w:r>
      </w:fldSimple>
      <w:r>
        <w:t xml:space="preserve">: Specific capex of the </w:t>
      </w:r>
      <w:proofErr w:type="gramStart"/>
      <w:r>
        <w:t>air cooling</w:t>
      </w:r>
      <w:proofErr w:type="gramEnd"/>
      <w:r>
        <w:t xml:space="preserve"> system depending on the ambient air temperature.</w:t>
      </w:r>
    </w:p>
    <w:p w14:paraId="1EA4ACCA" w14:textId="784DFD2B" w:rsidR="00234D3C" w:rsidRDefault="00FB6DAB" w:rsidP="00C232E6">
      <w:r>
        <w:t>A</w:t>
      </w:r>
      <w:r w:rsidR="00AB77B1">
        <w:t>t higher air temperature</w:t>
      </w:r>
      <w:r>
        <w:t xml:space="preserve"> higher specific capex results</w:t>
      </w:r>
      <w:r w:rsidR="00AB77B1">
        <w:t>, as more fan power needs to be installed</w:t>
      </w:r>
      <w:r w:rsidR="00234D3C">
        <w:t xml:space="preserve">. </w:t>
      </w:r>
      <w:r w:rsidR="00AB77B1">
        <w:t>This relationship is incorporated into the model by limiting the maxim</w:t>
      </w:r>
      <w:r w:rsidR="00B515FC">
        <w:t>um</w:t>
      </w:r>
      <w:r w:rsidR="00AB77B1">
        <w:t xml:space="preserve"> operation rate at ambient air temperatures differing from the design temperature</w:t>
      </w:r>
      <w:r w:rsidR="00234D3C">
        <w:t>:</w:t>
      </w:r>
    </w:p>
    <w:p w14:paraId="60D0B3FF" w14:textId="77777777" w:rsidR="00234D3C" w:rsidRDefault="00234D3C" w:rsidP="00234D3C">
      <w:pPr>
        <w:keepNext/>
      </w:pPr>
      <w:r w:rsidRPr="00234D3C">
        <w:rPr>
          <w:noProof/>
        </w:rPr>
        <w:lastRenderedPageBreak/>
        <w:drawing>
          <wp:inline distT="0" distB="0" distL="0" distR="0" wp14:anchorId="7743250E" wp14:editId="1A110FE0">
            <wp:extent cx="3240000" cy="2002143"/>
            <wp:effectExtent l="0" t="0" r="0" b="0"/>
            <wp:docPr id="1378171153" name="Grafik 1" descr="Ein Bild, das Text, Reihe, Diagramm,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71153" name="Grafik 1" descr="Ein Bild, das Text, Reihe, Diagramm, parallel enthält.&#10;&#10;KI-generierte Inhalte können fehlerhaft sein."/>
                    <pic:cNvPicPr/>
                  </pic:nvPicPr>
                  <pic:blipFill>
                    <a:blip r:embed="rId11"/>
                    <a:stretch>
                      <a:fillRect/>
                    </a:stretch>
                  </pic:blipFill>
                  <pic:spPr>
                    <a:xfrm>
                      <a:off x="0" y="0"/>
                      <a:ext cx="3240000" cy="2002143"/>
                    </a:xfrm>
                    <a:prstGeom prst="rect">
                      <a:avLst/>
                    </a:prstGeom>
                  </pic:spPr>
                </pic:pic>
              </a:graphicData>
            </a:graphic>
          </wp:inline>
        </w:drawing>
      </w:r>
    </w:p>
    <w:p w14:paraId="41961514" w14:textId="6708A699" w:rsidR="00234D3C" w:rsidRDefault="00234D3C" w:rsidP="00234D3C">
      <w:pPr>
        <w:pStyle w:val="Beschriftung"/>
      </w:pPr>
      <w:r>
        <w:t xml:space="preserve">Figure S </w:t>
      </w:r>
      <w:fldSimple w:instr=" SEQ Figure_S \* ARABIC ">
        <w:r w:rsidR="006D3191">
          <w:rPr>
            <w:noProof/>
          </w:rPr>
          <w:t>5</w:t>
        </w:r>
      </w:fldSimple>
      <w:r>
        <w:t xml:space="preserve">: Maximum possible operation of the </w:t>
      </w:r>
      <w:proofErr w:type="gramStart"/>
      <w:r>
        <w:t>air cooling</w:t>
      </w:r>
      <w:proofErr w:type="gramEnd"/>
      <w:r>
        <w:t xml:space="preserve"> system relative to the installed capacity.</w:t>
      </w:r>
    </w:p>
    <w:p w14:paraId="40014A9F" w14:textId="6661FA15" w:rsidR="003E640C" w:rsidRDefault="00CA1B23" w:rsidP="00C232E6">
      <w:r>
        <w:t xml:space="preserve">The influence of different ambient temperatures on the specific power demand of the </w:t>
      </w:r>
      <w:proofErr w:type="gramStart"/>
      <w:r>
        <w:t>air cooling</w:t>
      </w:r>
      <w:proofErr w:type="gramEnd"/>
      <w:r>
        <w:t xml:space="preserve"> system is illustrated in </w:t>
      </w:r>
      <w:r>
        <w:fldChar w:fldCharType="begin"/>
      </w:r>
      <w:r>
        <w:instrText xml:space="preserve"> REF _Ref194252507 \h </w:instrText>
      </w:r>
      <w:r>
        <w:fldChar w:fldCharType="separate"/>
      </w:r>
      <w:r w:rsidR="006D3191">
        <w:t xml:space="preserve">Figure S </w:t>
      </w:r>
      <w:r w:rsidR="006D3191">
        <w:rPr>
          <w:noProof/>
        </w:rPr>
        <w:t>6</w:t>
      </w:r>
      <w:r>
        <w:fldChar w:fldCharType="end"/>
      </w:r>
      <w:r>
        <w:t>.</w:t>
      </w:r>
    </w:p>
    <w:p w14:paraId="218853D7" w14:textId="77777777" w:rsidR="00CA1B23" w:rsidRDefault="00CA1B23" w:rsidP="00CA1B23">
      <w:pPr>
        <w:keepNext/>
      </w:pPr>
      <w:r w:rsidRPr="00CA1B23">
        <w:rPr>
          <w:noProof/>
        </w:rPr>
        <w:drawing>
          <wp:inline distT="0" distB="0" distL="0" distR="0" wp14:anchorId="4232FD6D" wp14:editId="26C4D5E0">
            <wp:extent cx="3240000" cy="2384463"/>
            <wp:effectExtent l="0" t="0" r="0" b="0"/>
            <wp:docPr id="1370668706" name="Grafik 1" descr="Ein Bild, das Text, Screenshot, Display,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668706" name="Grafik 1" descr="Ein Bild, das Text, Screenshot, Display, Diagramm enthält.&#10;&#10;KI-generierte Inhalte können fehlerhaft sein."/>
                    <pic:cNvPicPr/>
                  </pic:nvPicPr>
                  <pic:blipFill>
                    <a:blip r:embed="rId12"/>
                    <a:stretch>
                      <a:fillRect/>
                    </a:stretch>
                  </pic:blipFill>
                  <pic:spPr>
                    <a:xfrm>
                      <a:off x="0" y="0"/>
                      <a:ext cx="3240000" cy="2384463"/>
                    </a:xfrm>
                    <a:prstGeom prst="rect">
                      <a:avLst/>
                    </a:prstGeom>
                  </pic:spPr>
                </pic:pic>
              </a:graphicData>
            </a:graphic>
          </wp:inline>
        </w:drawing>
      </w:r>
    </w:p>
    <w:p w14:paraId="1CB2E408" w14:textId="577DC138" w:rsidR="00CA1B23" w:rsidRDefault="00CA1B23" w:rsidP="00CA1B23">
      <w:pPr>
        <w:pStyle w:val="Beschriftung"/>
      </w:pPr>
      <w:bookmarkStart w:id="5" w:name="_Ref194252507"/>
      <w:r>
        <w:t xml:space="preserve">Figure S </w:t>
      </w:r>
      <w:fldSimple w:instr=" SEQ Figure_S \* ARABIC ">
        <w:r w:rsidR="006D3191">
          <w:rPr>
            <w:noProof/>
          </w:rPr>
          <w:t>6</w:t>
        </w:r>
      </w:fldSimple>
      <w:bookmarkEnd w:id="5"/>
      <w:r>
        <w:t xml:space="preserve">: Specific power demand of the </w:t>
      </w:r>
      <w:proofErr w:type="gramStart"/>
      <w:r>
        <w:t>air cooling</w:t>
      </w:r>
      <w:proofErr w:type="gramEnd"/>
      <w:r>
        <w:t xml:space="preserve"> system dependent on the air temperature.</w:t>
      </w:r>
    </w:p>
    <w:p w14:paraId="7C592425" w14:textId="77777777" w:rsidR="00AB77B1" w:rsidRPr="00831DCB" w:rsidRDefault="00AB77B1" w:rsidP="00C232E6"/>
    <w:p w14:paraId="22C54B4B" w14:textId="1BC846F8" w:rsidR="00C232E6" w:rsidRDefault="00C232E6" w:rsidP="007727DA">
      <w:pPr>
        <w:pStyle w:val="berschrift2"/>
        <w:numPr>
          <w:ilvl w:val="1"/>
          <w:numId w:val="2"/>
        </w:numPr>
      </w:pPr>
      <w:bookmarkStart w:id="6" w:name="_Ref194249242"/>
      <w:r w:rsidRPr="00831DCB">
        <w:t>Techno-economic Assumptions</w:t>
      </w:r>
      <w:bookmarkEnd w:id="6"/>
      <w:r w:rsidRPr="00831DCB">
        <w:t xml:space="preserve"> </w:t>
      </w:r>
    </w:p>
    <w:p w14:paraId="69B33A16" w14:textId="7D12035E" w:rsidR="007727DA" w:rsidRPr="007727DA" w:rsidRDefault="007727DA" w:rsidP="007727DA">
      <w:r>
        <w:t xml:space="preserve">All techno-economic parameters have been converted to € and inflation adjusted as stated in the main document. </w:t>
      </w:r>
    </w:p>
    <w:p w14:paraId="4A9E8693" w14:textId="59FF6BB1" w:rsidR="00F72E96" w:rsidRDefault="00F72E96" w:rsidP="00F72E96">
      <w:pPr>
        <w:pStyle w:val="Beschriftung"/>
        <w:keepNext/>
      </w:pPr>
      <w:r>
        <w:t xml:space="preserve">Table S </w:t>
      </w:r>
      <w:fldSimple w:instr=" SEQ Table_S \* ARABIC ">
        <w:r w:rsidR="006D3191">
          <w:rPr>
            <w:noProof/>
          </w:rPr>
          <w:t>1</w:t>
        </w:r>
      </w:fldSimple>
      <w:r>
        <w:t>: Techno-economic parameters based on the indicated literature sources.</w:t>
      </w:r>
      <w:r w:rsidR="00E47E2C">
        <w:t xml:space="preserve"> The data was harmonized, i.e. inflation adjusted and converted to €. </w:t>
      </w:r>
    </w:p>
    <w:tbl>
      <w:tblPr>
        <w:tblStyle w:val="Tabellenraster"/>
        <w:tblW w:w="0" w:type="auto"/>
        <w:tblLook w:val="04A0" w:firstRow="1" w:lastRow="0" w:firstColumn="1" w:lastColumn="0" w:noHBand="0" w:noVBand="1"/>
      </w:tblPr>
      <w:tblGrid>
        <w:gridCol w:w="1587"/>
        <w:gridCol w:w="1078"/>
        <w:gridCol w:w="1499"/>
        <w:gridCol w:w="1256"/>
        <w:gridCol w:w="1268"/>
        <w:gridCol w:w="2374"/>
      </w:tblGrid>
      <w:tr w:rsidR="00525119" w14:paraId="2475E75C" w14:textId="5A88152F" w:rsidTr="00F72E96">
        <w:tc>
          <w:tcPr>
            <w:tcW w:w="1587" w:type="dxa"/>
          </w:tcPr>
          <w:p w14:paraId="5C9726E5" w14:textId="18D0B6B3" w:rsidR="00103F03" w:rsidRPr="00525119" w:rsidRDefault="00103F03" w:rsidP="00C232E6">
            <w:pPr>
              <w:rPr>
                <w:b/>
                <w:bCs/>
              </w:rPr>
            </w:pPr>
            <w:r w:rsidRPr="00525119">
              <w:rPr>
                <w:b/>
                <w:bCs/>
              </w:rPr>
              <w:t>Technology</w:t>
            </w:r>
          </w:p>
        </w:tc>
        <w:tc>
          <w:tcPr>
            <w:tcW w:w="1078" w:type="dxa"/>
          </w:tcPr>
          <w:p w14:paraId="2DBBFE6D" w14:textId="3844F8EB" w:rsidR="00103F03" w:rsidRPr="00525119" w:rsidRDefault="00103F03" w:rsidP="00C232E6">
            <w:pPr>
              <w:rPr>
                <w:b/>
                <w:bCs/>
              </w:rPr>
            </w:pPr>
            <w:r w:rsidRPr="00525119">
              <w:rPr>
                <w:b/>
                <w:bCs/>
              </w:rPr>
              <w:t>Capex</w:t>
            </w:r>
          </w:p>
        </w:tc>
        <w:tc>
          <w:tcPr>
            <w:tcW w:w="1499" w:type="dxa"/>
          </w:tcPr>
          <w:p w14:paraId="201C7045" w14:textId="2D325D42" w:rsidR="00103F03" w:rsidRPr="00525119" w:rsidRDefault="00103F03" w:rsidP="00C232E6">
            <w:pPr>
              <w:rPr>
                <w:b/>
                <w:bCs/>
              </w:rPr>
            </w:pPr>
            <w:r w:rsidRPr="00525119">
              <w:rPr>
                <w:b/>
                <w:bCs/>
              </w:rPr>
              <w:t>Fix Opex (% of Capex)</w:t>
            </w:r>
          </w:p>
        </w:tc>
        <w:tc>
          <w:tcPr>
            <w:tcW w:w="1256" w:type="dxa"/>
          </w:tcPr>
          <w:p w14:paraId="7E0BC448" w14:textId="380ED7B5" w:rsidR="00103F03" w:rsidRPr="00525119" w:rsidRDefault="00103F03" w:rsidP="00C232E6">
            <w:pPr>
              <w:rPr>
                <w:b/>
                <w:bCs/>
              </w:rPr>
            </w:pPr>
            <w:r w:rsidRPr="00525119">
              <w:rPr>
                <w:b/>
                <w:bCs/>
              </w:rPr>
              <w:t>Efficiency</w:t>
            </w:r>
            <w:r w:rsidR="002F34FA" w:rsidRPr="00525119">
              <w:rPr>
                <w:b/>
                <w:bCs/>
              </w:rPr>
              <w:t xml:space="preserve"> </w:t>
            </w:r>
            <w:r w:rsidRPr="00525119">
              <w:rPr>
                <w:b/>
                <w:bCs/>
              </w:rPr>
              <w:t>/</w:t>
            </w:r>
            <w:r w:rsidR="002F34FA" w:rsidRPr="00525119">
              <w:rPr>
                <w:b/>
                <w:bCs/>
              </w:rPr>
              <w:t xml:space="preserve"> </w:t>
            </w:r>
            <w:r w:rsidRPr="00525119">
              <w:rPr>
                <w:b/>
                <w:bCs/>
              </w:rPr>
              <w:t>Energy</w:t>
            </w:r>
          </w:p>
        </w:tc>
        <w:tc>
          <w:tcPr>
            <w:tcW w:w="1268" w:type="dxa"/>
          </w:tcPr>
          <w:p w14:paraId="767970E8" w14:textId="4D5A5C84" w:rsidR="00103F03" w:rsidRPr="00525119" w:rsidRDefault="00103F03" w:rsidP="00C232E6">
            <w:pPr>
              <w:rPr>
                <w:b/>
                <w:bCs/>
              </w:rPr>
            </w:pPr>
            <w:r w:rsidRPr="00525119">
              <w:rPr>
                <w:b/>
                <w:bCs/>
              </w:rPr>
              <w:t>Economic Lifetime</w:t>
            </w:r>
          </w:p>
        </w:tc>
        <w:tc>
          <w:tcPr>
            <w:tcW w:w="2374" w:type="dxa"/>
          </w:tcPr>
          <w:p w14:paraId="31A18A2F" w14:textId="235FED69" w:rsidR="00103F03" w:rsidRPr="00525119" w:rsidRDefault="002F34FA" w:rsidP="00C232E6">
            <w:pPr>
              <w:rPr>
                <w:b/>
                <w:bCs/>
              </w:rPr>
            </w:pPr>
            <w:r w:rsidRPr="00525119">
              <w:rPr>
                <w:b/>
                <w:bCs/>
              </w:rPr>
              <w:t>Remarks</w:t>
            </w:r>
          </w:p>
        </w:tc>
      </w:tr>
      <w:tr w:rsidR="00525119" w14:paraId="3149C3E7" w14:textId="1D3F0C4F" w:rsidTr="00F72E96">
        <w:tc>
          <w:tcPr>
            <w:tcW w:w="1587" w:type="dxa"/>
          </w:tcPr>
          <w:p w14:paraId="5A3968CC" w14:textId="4668D54D" w:rsidR="00103F03" w:rsidRPr="00525119" w:rsidRDefault="00103F03" w:rsidP="00C232E6">
            <w:pPr>
              <w:rPr>
                <w:sz w:val="18"/>
                <w:szCs w:val="18"/>
              </w:rPr>
            </w:pPr>
            <w:r w:rsidRPr="00525119">
              <w:rPr>
                <w:sz w:val="18"/>
                <w:szCs w:val="18"/>
              </w:rPr>
              <w:t>DAC</w:t>
            </w:r>
          </w:p>
        </w:tc>
        <w:tc>
          <w:tcPr>
            <w:tcW w:w="1078" w:type="dxa"/>
          </w:tcPr>
          <w:p w14:paraId="677632AC" w14:textId="6C4EF086" w:rsidR="00103F03" w:rsidRPr="00525119" w:rsidRDefault="00103F03" w:rsidP="00C232E6">
            <w:pPr>
              <w:rPr>
                <w:sz w:val="18"/>
                <w:szCs w:val="18"/>
              </w:rPr>
            </w:pPr>
            <w:r w:rsidRPr="00525119">
              <w:rPr>
                <w:sz w:val="18"/>
                <w:szCs w:val="18"/>
              </w:rPr>
              <w:t>316 €/(t/a)</w:t>
            </w:r>
            <w:sdt>
              <w:sdtPr>
                <w:rPr>
                  <w:sz w:val="18"/>
                  <w:szCs w:val="18"/>
                </w:rPr>
                <w:alias w:val="To edit, see citavi.com/edit"/>
                <w:tag w:val="CitaviPlaceholder#9508697e-81eb-48fb-b832-a2526f8315f1"/>
                <w:id w:val="1852297421"/>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mI0NmU4LWVlM2EtNDA0ZC04M2M0LTQwYzg1MGNkMjE2NS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zk1MDg2OTdlLTgxZWItNDhmYi1iODMyLWEyNTI2ZjgzMTVmMS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1499" w:type="dxa"/>
          </w:tcPr>
          <w:p w14:paraId="3C82E526" w14:textId="36586987" w:rsidR="00103F03" w:rsidRPr="00525119" w:rsidRDefault="00103F03" w:rsidP="00C232E6">
            <w:pPr>
              <w:rPr>
                <w:sz w:val="18"/>
                <w:szCs w:val="18"/>
              </w:rPr>
            </w:pPr>
            <w:r w:rsidRPr="00525119">
              <w:rPr>
                <w:sz w:val="18"/>
                <w:szCs w:val="18"/>
              </w:rPr>
              <w:t>4%</w:t>
            </w:r>
            <w:sdt>
              <w:sdtPr>
                <w:rPr>
                  <w:sz w:val="18"/>
                  <w:szCs w:val="18"/>
                </w:rPr>
                <w:alias w:val="To edit, see citavi.com/edit"/>
                <w:tag w:val="CitaviPlaceholder#3e666313-22b8-4595-ab7f-5f8d7b863c6c"/>
                <w:id w:val="74873384"/>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mI5ZmE3LWVkMzUtNDE5OC04MTI3LWFiMjAwZjhiYjZlNi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zNlNjY2MzEzLTIyYjgtNDU5NS1hYjdmLTVmOGQ3Yjg2M2M2Yy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1256" w:type="dxa"/>
          </w:tcPr>
          <w:p w14:paraId="049DB588" w14:textId="5AB46474" w:rsidR="00103F03" w:rsidRPr="00525119" w:rsidRDefault="00103F03" w:rsidP="00C232E6">
            <w:pPr>
              <w:rPr>
                <w:sz w:val="18"/>
                <w:szCs w:val="18"/>
              </w:rPr>
            </w:pPr>
            <w:proofErr w:type="gramStart"/>
            <w:r w:rsidRPr="00525119">
              <w:rPr>
                <w:sz w:val="18"/>
                <w:szCs w:val="18"/>
              </w:rPr>
              <w:t>See</w:t>
            </w:r>
            <w:proofErr w:type="gramEnd"/>
            <w:r w:rsidRPr="00525119">
              <w:rPr>
                <w:sz w:val="18"/>
                <w:szCs w:val="18"/>
              </w:rPr>
              <w:t xml:space="preserve"> main document</w:t>
            </w:r>
          </w:p>
        </w:tc>
        <w:tc>
          <w:tcPr>
            <w:tcW w:w="1268" w:type="dxa"/>
          </w:tcPr>
          <w:p w14:paraId="4BD1D673" w14:textId="5F308BED" w:rsidR="00103F03" w:rsidRPr="00525119" w:rsidRDefault="00103F03" w:rsidP="00C232E6">
            <w:pPr>
              <w:rPr>
                <w:sz w:val="18"/>
                <w:szCs w:val="18"/>
              </w:rPr>
            </w:pPr>
            <w:r w:rsidRPr="00525119">
              <w:rPr>
                <w:sz w:val="18"/>
                <w:szCs w:val="18"/>
              </w:rPr>
              <w:t>20 a</w:t>
            </w:r>
            <w:sdt>
              <w:sdtPr>
                <w:rPr>
                  <w:sz w:val="18"/>
                  <w:szCs w:val="18"/>
                </w:rPr>
                <w:alias w:val="To edit, see citavi.com/edit"/>
                <w:tag w:val="CitaviPlaceholder#6d623b0b-c687-4c97-bdf4-d4a21bf3f3eb"/>
                <w:id w:val="1384899308"/>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GUwNGY1LTMyMDAtNGJjOC04ODBhLWQ4NTU1ZWUwYzMwNS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zZkNjIzYjBiLWM2ODctNGM5Ny1iZGY0LWQ0YTIxYmYzZjNlYi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2374" w:type="dxa"/>
          </w:tcPr>
          <w:p w14:paraId="16C8075F" w14:textId="2BED5B3C" w:rsidR="00103F03" w:rsidRPr="00525119" w:rsidRDefault="00103F03" w:rsidP="00C232E6">
            <w:pPr>
              <w:rPr>
                <w:sz w:val="18"/>
                <w:szCs w:val="18"/>
              </w:rPr>
            </w:pPr>
          </w:p>
        </w:tc>
      </w:tr>
      <w:tr w:rsidR="00525119" w14:paraId="07CC9F94" w14:textId="12CF84BB" w:rsidTr="00F72E96">
        <w:tc>
          <w:tcPr>
            <w:tcW w:w="1587" w:type="dxa"/>
          </w:tcPr>
          <w:p w14:paraId="75ED2FCF" w14:textId="4619D029" w:rsidR="00103F03" w:rsidRPr="00525119" w:rsidRDefault="00103F03" w:rsidP="00C232E6">
            <w:pPr>
              <w:rPr>
                <w:sz w:val="18"/>
                <w:szCs w:val="18"/>
              </w:rPr>
            </w:pPr>
            <w:r w:rsidRPr="00525119">
              <w:rPr>
                <w:sz w:val="18"/>
                <w:szCs w:val="18"/>
              </w:rPr>
              <w:t>SOEC</w:t>
            </w:r>
          </w:p>
        </w:tc>
        <w:tc>
          <w:tcPr>
            <w:tcW w:w="1078" w:type="dxa"/>
          </w:tcPr>
          <w:p w14:paraId="27500F90" w14:textId="6DFEDF60" w:rsidR="00103F03" w:rsidRPr="00525119" w:rsidRDefault="00103F03" w:rsidP="00C232E6">
            <w:pPr>
              <w:rPr>
                <w:sz w:val="18"/>
                <w:szCs w:val="18"/>
              </w:rPr>
            </w:pPr>
            <w:r w:rsidRPr="00525119">
              <w:rPr>
                <w:sz w:val="18"/>
                <w:szCs w:val="18"/>
              </w:rPr>
              <w:t>776 €/kW</w:t>
            </w:r>
            <w:r w:rsidR="00323C09" w:rsidRPr="00323C09">
              <w:rPr>
                <w:sz w:val="18"/>
                <w:szCs w:val="18"/>
                <w:vertAlign w:val="subscript"/>
              </w:rPr>
              <w:t>el</w:t>
            </w:r>
            <w:sdt>
              <w:sdtPr>
                <w:rPr>
                  <w:sz w:val="18"/>
                  <w:szCs w:val="18"/>
                </w:rPr>
                <w:alias w:val="To edit, see citavi.com/edit"/>
                <w:tag w:val="CitaviPlaceholder#201a049d-3f64-42b4-97ad-c3449f4c8ce6"/>
                <w:id w:val="-1607274442"/>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WFjNWQ2LWRlY2MtNGY5Zi05Yjk5LWU1MTE4NDE4MTJiNS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zIwMWEwNDlkLTNmNjQtNDJiNC05N2FkLWMzNDQ5ZjRjOGNlNi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1499" w:type="dxa"/>
          </w:tcPr>
          <w:p w14:paraId="4571C86D" w14:textId="36F52078" w:rsidR="00103F03" w:rsidRPr="00525119" w:rsidRDefault="00103F03" w:rsidP="00C232E6">
            <w:pPr>
              <w:rPr>
                <w:sz w:val="18"/>
                <w:szCs w:val="18"/>
              </w:rPr>
            </w:pPr>
            <w:r w:rsidRPr="00525119">
              <w:rPr>
                <w:sz w:val="18"/>
                <w:szCs w:val="18"/>
              </w:rPr>
              <w:t>4%</w:t>
            </w:r>
            <w:sdt>
              <w:sdtPr>
                <w:rPr>
                  <w:sz w:val="18"/>
                  <w:szCs w:val="18"/>
                </w:rPr>
                <w:alias w:val="To edit, see citavi.com/edit"/>
                <w:tag w:val="CitaviPlaceholder#da0aae09-d396-4bbb-abd9-5e7f2a8c7c7e"/>
                <w:id w:val="29847957"/>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ZTkxOWNiLWExODUtNGI1NS1hZDcwLTA1MjIwNDg1ZGMwNy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2RhMGFhZTA5LWQzOTYtNGJiYi1hYmQ5LTVlN2YyYThjN2M3ZS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1256" w:type="dxa"/>
          </w:tcPr>
          <w:p w14:paraId="3922D185" w14:textId="17118EA6" w:rsidR="00103F03" w:rsidRPr="00525119" w:rsidRDefault="00103F03" w:rsidP="00C232E6">
            <w:pPr>
              <w:rPr>
                <w:sz w:val="18"/>
                <w:szCs w:val="18"/>
              </w:rPr>
            </w:pPr>
            <w:r w:rsidRPr="00525119">
              <w:rPr>
                <w:sz w:val="18"/>
                <w:szCs w:val="18"/>
              </w:rPr>
              <w:t>80% LHV</w:t>
            </w:r>
            <w:sdt>
              <w:sdtPr>
                <w:rPr>
                  <w:sz w:val="18"/>
                  <w:szCs w:val="18"/>
                </w:rPr>
                <w:alias w:val="To edit, see citavi.com/edit"/>
                <w:tag w:val="CitaviPlaceholder#3db8684f-1a3e-4d73-ace3-870a8e3111fb"/>
                <w:id w:val="520977857"/>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ODkyNTkwLThmNTItNDZkMy04NDA2LWRiYmVjMWM3YzY1Mi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zNkYjg2ODRmLTFhM2UtNGQ3My1hY2UzLTg3MGE4ZTMxMTFmYi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1268" w:type="dxa"/>
          </w:tcPr>
          <w:p w14:paraId="0C1CA179" w14:textId="3A5F2D34" w:rsidR="00103F03" w:rsidRPr="00525119" w:rsidRDefault="00103F03" w:rsidP="00C232E6">
            <w:pPr>
              <w:rPr>
                <w:sz w:val="18"/>
                <w:szCs w:val="18"/>
              </w:rPr>
            </w:pPr>
            <w:r w:rsidRPr="00525119">
              <w:rPr>
                <w:sz w:val="18"/>
                <w:szCs w:val="18"/>
              </w:rPr>
              <w:t>20 a</w:t>
            </w:r>
            <w:sdt>
              <w:sdtPr>
                <w:rPr>
                  <w:sz w:val="18"/>
                  <w:szCs w:val="18"/>
                </w:rPr>
                <w:alias w:val="To edit, see citavi.com/edit"/>
                <w:tag w:val="CitaviPlaceholder#18f4b7c3-8ad9-4ef0-b2ff-b8612569d811"/>
                <w:id w:val="-1791426254"/>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OWRkODZkLTcxMTMtNDJjNy1hNDcwLWY0NzFlMTZjODY4Ny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zE4ZjRiN2MzLThhZDktNGVmMC1iMmZmLWI4NjEyNTY5ZDgxMS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2374" w:type="dxa"/>
          </w:tcPr>
          <w:p w14:paraId="3E23BCC5" w14:textId="4C1CE8D2" w:rsidR="00103F03" w:rsidRPr="00525119" w:rsidRDefault="00103F03" w:rsidP="00C232E6">
            <w:pPr>
              <w:rPr>
                <w:sz w:val="18"/>
                <w:szCs w:val="18"/>
              </w:rPr>
            </w:pPr>
          </w:p>
        </w:tc>
      </w:tr>
      <w:tr w:rsidR="00525119" w14:paraId="410DC5FB" w14:textId="7C0DAC4D" w:rsidTr="00F72E96">
        <w:tc>
          <w:tcPr>
            <w:tcW w:w="1587" w:type="dxa"/>
          </w:tcPr>
          <w:p w14:paraId="5012B673" w14:textId="20EE9971" w:rsidR="00103F03" w:rsidRPr="00525119" w:rsidRDefault="00103F03" w:rsidP="00C232E6">
            <w:pPr>
              <w:rPr>
                <w:sz w:val="18"/>
                <w:szCs w:val="18"/>
              </w:rPr>
            </w:pPr>
            <w:r w:rsidRPr="00525119">
              <w:rPr>
                <w:sz w:val="18"/>
                <w:szCs w:val="18"/>
              </w:rPr>
              <w:t>CO-hydrogenation</w:t>
            </w:r>
          </w:p>
        </w:tc>
        <w:tc>
          <w:tcPr>
            <w:tcW w:w="1078" w:type="dxa"/>
          </w:tcPr>
          <w:p w14:paraId="78EE30C4" w14:textId="74648C97" w:rsidR="00103F03" w:rsidRPr="00525119" w:rsidRDefault="00103F03" w:rsidP="00C232E6">
            <w:pPr>
              <w:rPr>
                <w:sz w:val="18"/>
                <w:szCs w:val="18"/>
              </w:rPr>
            </w:pPr>
            <w:r w:rsidRPr="00525119">
              <w:rPr>
                <w:sz w:val="18"/>
                <w:szCs w:val="18"/>
              </w:rPr>
              <w:t>177 €/(t/a)</w:t>
            </w:r>
            <w:sdt>
              <w:sdtPr>
                <w:rPr>
                  <w:sz w:val="18"/>
                  <w:szCs w:val="18"/>
                </w:rPr>
                <w:alias w:val="To edit, see citavi.com/edit"/>
                <w:tag w:val="CitaviPlaceholder#55b394f9-6b87-435f-a2be-c655b5250aec"/>
                <w:id w:val="1663583722"/>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jU2NjY0LTZjODgtNDY1My04YTFlLTY4OWY2ZDYyOTQ4Ni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zU1YjM5NGY5LTZiODctNDM1Zi1hMmJlLWM2NTViNTI1MGFlYy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1499" w:type="dxa"/>
          </w:tcPr>
          <w:p w14:paraId="64D1CAFC" w14:textId="7B9FB3A4" w:rsidR="00103F03" w:rsidRPr="00525119" w:rsidRDefault="00103F03" w:rsidP="00C232E6">
            <w:pPr>
              <w:rPr>
                <w:sz w:val="18"/>
                <w:szCs w:val="18"/>
              </w:rPr>
            </w:pPr>
            <w:r w:rsidRPr="00525119">
              <w:rPr>
                <w:sz w:val="18"/>
                <w:szCs w:val="18"/>
              </w:rPr>
              <w:t>10%</w:t>
            </w:r>
            <w:sdt>
              <w:sdtPr>
                <w:rPr>
                  <w:sz w:val="18"/>
                  <w:szCs w:val="18"/>
                </w:rPr>
                <w:alias w:val="To edit, see citavi.com/edit"/>
                <w:tag w:val="CitaviPlaceholder#e56a18de-757d-418c-ab88-98dca9146041"/>
                <w:id w:val="1546406904"/>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FlNzc2LWZlZTctNDBiNi04NzBlLWRkNDhjNGQ2Njg4OS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2U1NmExOGRlLTc1N2QtNDE4Yy1hYjg4LTk4ZGNhOTE0NjA0MS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1256" w:type="dxa"/>
          </w:tcPr>
          <w:p w14:paraId="5F650215" w14:textId="070D4D7E" w:rsidR="00103F03" w:rsidRPr="00525119" w:rsidRDefault="00103F03" w:rsidP="00C232E6">
            <w:pPr>
              <w:rPr>
                <w:sz w:val="18"/>
                <w:szCs w:val="18"/>
              </w:rPr>
            </w:pPr>
            <w:proofErr w:type="gramStart"/>
            <w:r w:rsidRPr="00525119">
              <w:rPr>
                <w:sz w:val="18"/>
                <w:szCs w:val="18"/>
              </w:rPr>
              <w:t>See</w:t>
            </w:r>
            <w:proofErr w:type="gramEnd"/>
            <w:r w:rsidRPr="00525119">
              <w:rPr>
                <w:sz w:val="18"/>
                <w:szCs w:val="18"/>
              </w:rPr>
              <w:t xml:space="preserve"> main document</w:t>
            </w:r>
          </w:p>
        </w:tc>
        <w:tc>
          <w:tcPr>
            <w:tcW w:w="1268" w:type="dxa"/>
          </w:tcPr>
          <w:p w14:paraId="50A77711" w14:textId="2478948B" w:rsidR="00103F03" w:rsidRPr="00525119" w:rsidRDefault="00103F03" w:rsidP="00C232E6">
            <w:pPr>
              <w:rPr>
                <w:sz w:val="18"/>
                <w:szCs w:val="18"/>
              </w:rPr>
            </w:pPr>
            <w:r w:rsidRPr="00525119">
              <w:rPr>
                <w:sz w:val="18"/>
                <w:szCs w:val="18"/>
              </w:rPr>
              <w:t>20 a</w:t>
            </w:r>
            <w:sdt>
              <w:sdtPr>
                <w:rPr>
                  <w:sz w:val="18"/>
                  <w:szCs w:val="18"/>
                </w:rPr>
                <w:alias w:val="To edit, see citavi.com/edit"/>
                <w:tag w:val="CitaviPlaceholder#cc9032ad-c924-41be-b690-37f1a394d9b1"/>
                <w:id w:val="-750579148"/>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TIzMGM5LTA3MDAtNDQ0Ny1iYzVjLWQxZTI5ODRiZTE3NiIsIlJhbmdlTGVuZ3RoIjoxLCJSZWZlcmVuY2VJZCI6IjFlNDc1NjcxLTNlODEtNDU0MS05ZjlkLTdkMmViOTk0Y2Q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aC53ZW56ZWxcXEFwcERhdGFcXExvY2FsXFxUZW1wXFxpZDF4NXYwcy5qcGciLCJVcmlTdHJpbmciOiIxZTQ3NTY3MS0zZTgxLTQ1NDEtOWY5ZC03ZDJlYjk5NGNkNG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W5leHMuMjAyNS4xMDAwN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W5leHMuMjAyNS4xMDAwNTQiLCJVcmlTdHJpbmciOiJodHRwczovL2RvaS5vcmcvMTAuMTAxNi9qLnluZXhzLjIwMjUuMTAwMDU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2NjOTAzMmFkLWM5MjQtNDFiZS1iNjkwLTM3ZjFhMzk0ZDliMSIsIlRleHQiOiIyIiwiV0FJVmVyc2lvbiI6IjYuMTkuMi4xIn0=}</w:instrText>
                </w:r>
                <w:r w:rsidRPr="00525119">
                  <w:rPr>
                    <w:sz w:val="18"/>
                    <w:szCs w:val="18"/>
                  </w:rPr>
                  <w:fldChar w:fldCharType="separate"/>
                </w:r>
                <w:r w:rsidR="00E17DD6">
                  <w:rPr>
                    <w:sz w:val="18"/>
                    <w:szCs w:val="18"/>
                    <w:vertAlign w:val="superscript"/>
                  </w:rPr>
                  <w:t>2</w:t>
                </w:r>
                <w:r w:rsidRPr="00525119">
                  <w:rPr>
                    <w:sz w:val="18"/>
                    <w:szCs w:val="18"/>
                  </w:rPr>
                  <w:fldChar w:fldCharType="end"/>
                </w:r>
              </w:sdtContent>
            </w:sdt>
          </w:p>
        </w:tc>
        <w:tc>
          <w:tcPr>
            <w:tcW w:w="2374" w:type="dxa"/>
          </w:tcPr>
          <w:p w14:paraId="339804E7" w14:textId="416B68FD" w:rsidR="00103F03" w:rsidRPr="00525119" w:rsidRDefault="00103F03" w:rsidP="00C232E6">
            <w:pPr>
              <w:rPr>
                <w:sz w:val="18"/>
                <w:szCs w:val="18"/>
              </w:rPr>
            </w:pPr>
          </w:p>
        </w:tc>
      </w:tr>
      <w:tr w:rsidR="00525119" w14:paraId="6D8A6E9F" w14:textId="6A00E05E" w:rsidTr="00F72E96">
        <w:tc>
          <w:tcPr>
            <w:tcW w:w="1587" w:type="dxa"/>
          </w:tcPr>
          <w:p w14:paraId="48710CAB" w14:textId="46D8F6BA" w:rsidR="00103F03" w:rsidRPr="00525119" w:rsidRDefault="00103F03" w:rsidP="00C232E6">
            <w:pPr>
              <w:rPr>
                <w:sz w:val="18"/>
                <w:szCs w:val="18"/>
              </w:rPr>
            </w:pPr>
            <w:r w:rsidRPr="00525119">
              <w:rPr>
                <w:sz w:val="18"/>
                <w:szCs w:val="18"/>
              </w:rPr>
              <w:t>PEM</w:t>
            </w:r>
          </w:p>
        </w:tc>
        <w:tc>
          <w:tcPr>
            <w:tcW w:w="1078" w:type="dxa"/>
          </w:tcPr>
          <w:p w14:paraId="33FFD7D6" w14:textId="367CF38F" w:rsidR="00103F03" w:rsidRPr="00525119" w:rsidRDefault="00103F03" w:rsidP="00C232E6">
            <w:pPr>
              <w:rPr>
                <w:sz w:val="18"/>
                <w:szCs w:val="18"/>
              </w:rPr>
            </w:pPr>
            <w:r w:rsidRPr="00525119">
              <w:rPr>
                <w:sz w:val="18"/>
                <w:szCs w:val="18"/>
              </w:rPr>
              <w:t>553 €/kW</w:t>
            </w:r>
            <w:r w:rsidR="00323C09" w:rsidRPr="00323C09">
              <w:rPr>
                <w:sz w:val="18"/>
                <w:szCs w:val="18"/>
                <w:vertAlign w:val="subscript"/>
              </w:rPr>
              <w:t>el</w:t>
            </w:r>
            <w:sdt>
              <w:sdtPr>
                <w:rPr>
                  <w:sz w:val="18"/>
                  <w:szCs w:val="18"/>
                </w:rPr>
                <w:alias w:val="To edit, see citavi.com/edit"/>
                <w:tag w:val="CitaviPlaceholder#686ac078-5184-4da3-8bc4-c37a25694903"/>
                <w:id w:val="465552567"/>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WM5ZDZhLTUxYzgtNGIxNS1iNDBiLWYzNzk2OTc5NWZiYiIsIlJhbmdlTGVuZ3RoIjoyLCJSZWZlcmVuY2VJZCI6IjA1NjQ2ZThhLTE1ZmQtNDIzNy04ZDQwLWFkZGY3MGQ2Mjk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EiLCJQcm90ZWN0ZWQiOmZhbHNlLCJTZXgiOjAsIkNyZWF0ZWRCeSI6Il9IZW5yaWsgV2VuemVsIiwiQ3JlYXRlZE9uIjoiMjAyNC0xMS0xOFQxMzo0NDozNCIsIk1vZGlmaWVkQnkiOiJfSGVucmlrIFdlbnplbCIsIklkIjoiNjA4MTUwMTAtZjVkZS00NGE2LTliNjEtMTQwMDAzYmFmZTg1IiwiTW9kaWZpZWRPbiI6IjIwMjQtMTEtMThUMTM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bmJwMDRicmQuanBnIiwiVXJpU3RyaW5nIjoiMDU2NDZlOGEtMTVmZC00MjM3LThkNDAtYWRkZjcwZDYyOTU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kiLCJFZGl0b3JzIjpbXSwiRXZhbHVhdGlvbkNvbXBsZXhpdHkiOjAsIkV2YWx1YXRpb25Tb3VyY2VUZXh0Rm9ybWF0IjowLCJHcm91cHMiOlt7IiRpZCI6IjExIiwiJHR5cGUiOiJTd2lzc0FjYWRlbWljLkNpdGF2aS5Hcm91cCwgU3dpc3NBY2FkZW1pYy5DaXRhdmkiLCJEaXNwbGF5VHlwZSI6MSwiTmFtZSI6IkluIFRFQSBUYWJlbGxlIiwiQ3JlYXRlZEJ5IjoiX0hlbnJpayBXZW56ZWwiLCJDcmVhdGVkT24iOiIyMDIzLTA5LTIwVDA3OjM0OjMxIiwiTW9kaWZpZWRCeSI6Il9IZW5yaWsgV2VuemVsIiwiSWQiOiIwZGU1NGUyMC0yYjI0LTRlMzgtODgzNC1kODhiM2FlODA0YjMiLCJNb2RpZmllZE9uIjoiMjAyMy0wOS0yNlQwNjowMToxOS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pZWEub3JnL3JlcG9ydHMvdGhlLWZ1dHVyZS1vZi1oeWRyb2dlbiIsIlVyaVN0cmluZyI6Imh0dHBzOi8vd3d3LmllYS5vcmcvcmVwb3J0cy90aGUtZnV0dXJlLW9mLWh5ZHJvZ2V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}</w:instrText>
                </w:r>
                <w:r w:rsidRPr="00525119">
                  <w:rPr>
                    <w:sz w:val="18"/>
                    <w:szCs w:val="18"/>
                  </w:rPr>
                  <w:fldChar w:fldCharType="separate"/>
                </w:r>
                <w:r w:rsidR="00E17DD6">
                  <w:rPr>
                    <w:sz w:val="18"/>
                    <w:szCs w:val="18"/>
                    <w:vertAlign w:val="superscript"/>
                  </w:rPr>
                  <w:t>41</w:t>
                </w:r>
                <w:r w:rsidRPr="00525119">
                  <w:rPr>
                    <w:sz w:val="18"/>
                    <w:szCs w:val="18"/>
                  </w:rPr>
                  <w:fldChar w:fldCharType="end"/>
                </w:r>
              </w:sdtContent>
            </w:sdt>
          </w:p>
        </w:tc>
        <w:tc>
          <w:tcPr>
            <w:tcW w:w="1499" w:type="dxa"/>
          </w:tcPr>
          <w:p w14:paraId="7907ECCD" w14:textId="0664A79D" w:rsidR="00103F03" w:rsidRPr="00525119" w:rsidRDefault="00103F03" w:rsidP="00C232E6">
            <w:pPr>
              <w:rPr>
                <w:sz w:val="18"/>
                <w:szCs w:val="18"/>
              </w:rPr>
            </w:pPr>
            <w:r w:rsidRPr="00525119">
              <w:rPr>
                <w:sz w:val="18"/>
                <w:szCs w:val="18"/>
              </w:rPr>
              <w:t>2%</w:t>
            </w:r>
            <w:sdt>
              <w:sdtPr>
                <w:rPr>
                  <w:sz w:val="18"/>
                  <w:szCs w:val="18"/>
                </w:rPr>
                <w:alias w:val="To edit, see citavi.com/edit"/>
                <w:tag w:val="CitaviPlaceholder#41de458a-b352-4113-840b-163cca3611bf"/>
                <w:id w:val="772366469"/>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DA3YjliLTk1MGItNGU0NS05YWE4LTA5NDgzNTQ4OTYyNyIsIlJhbmdlTGVuZ3RoIjoyLCJSZWZlcmVuY2VJZCI6IjYwNWVkOWUyLTZkN2ItNDc5Ni04ODNjLTVmZjAzMTkyNzZ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UkVOQSIsIlByb3RlY3RlZCI6ZmFsc2UsIlNleCI6MCwiQ3JlYXRlZEJ5IjoiX0hlbnJpayBXZW56ZWwiLCJDcmVhdGVkT24iOiIyMDI0LTExLTE4VDEzOjQ5OjQ3IiwiTW9kaWZpZWRCeSI6Il9IZW5yaWsgV2VuemVsIiwiSWQiOiIwZDMyMjk4OC0wODUwLTQ1NjUtOWQ5YS1mZDU3N2MyNjA3MTIiLCJNb2RpZmllZE9uIjoiMjAyNC0xMS0xOFQxMzo0OTo0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C53ZW56ZWxcXEFwcERhdGFcXExvY2FsXFxUZW1wXFxwNWRxYWJrZS5qcGciLCJVcmlTdHJpbmciOiI2MDVlZDllMi02ZDdiLTQ3OTYtODgzYy01ZmYwMzE5Mjc2Y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O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}</w:instrText>
                </w:r>
                <w:r w:rsidRPr="00525119">
                  <w:rPr>
                    <w:sz w:val="18"/>
                    <w:szCs w:val="18"/>
                  </w:rPr>
                  <w:fldChar w:fldCharType="separate"/>
                </w:r>
                <w:r w:rsidR="00E17DD6">
                  <w:rPr>
                    <w:sz w:val="18"/>
                    <w:szCs w:val="18"/>
                    <w:vertAlign w:val="superscript"/>
                  </w:rPr>
                  <w:t>42</w:t>
                </w:r>
                <w:r w:rsidRPr="00525119">
                  <w:rPr>
                    <w:sz w:val="18"/>
                    <w:szCs w:val="18"/>
                  </w:rPr>
                  <w:fldChar w:fldCharType="end"/>
                </w:r>
              </w:sdtContent>
            </w:sdt>
          </w:p>
        </w:tc>
        <w:tc>
          <w:tcPr>
            <w:tcW w:w="1256" w:type="dxa"/>
          </w:tcPr>
          <w:p w14:paraId="4014804A" w14:textId="41EA3130" w:rsidR="00103F03" w:rsidRPr="00525119" w:rsidRDefault="00103F03" w:rsidP="00C232E6">
            <w:pPr>
              <w:rPr>
                <w:sz w:val="18"/>
                <w:szCs w:val="18"/>
              </w:rPr>
            </w:pPr>
            <w:r w:rsidRPr="00525119">
              <w:rPr>
                <w:sz w:val="18"/>
                <w:szCs w:val="18"/>
              </w:rPr>
              <w:t>70% LHV</w:t>
            </w:r>
            <w:sdt>
              <w:sdtPr>
                <w:rPr>
                  <w:sz w:val="18"/>
                  <w:szCs w:val="18"/>
                </w:rPr>
                <w:alias w:val="To edit, see citavi.com/edit"/>
                <w:tag w:val="CitaviPlaceholder#8dcefa5d-5893-4d16-89f4-2f29664f947f"/>
                <w:id w:val="172695565"/>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Tg5MTdiLTMwOGEtNDRhOS1hM2UzLTA3YjY4YjgyYTJmMyIsIlJhbmdlTGVuZ3RoIjoyLCJSZWZlcmVuY2VJZCI6IjA1NjQ2ZThhLTE1ZmQtNDIzNy04ZDQwLWFkZGY3MGQ2Mjk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EiLCJQcm90ZWN0ZWQiOmZhbHNlLCJTZXgiOjAsIkNyZWF0ZWRCeSI6Il9IZW5yaWsgV2VuemVsIiwiQ3JlYXRlZE9uIjoiMjAyNC0xMS0xOFQxMzo0NDozNCIsIk1vZGlmaWVkQnkiOiJfSGVucmlrIFdlbnplbCIsIklkIjoiNjA4MTUwMTAtZjVkZS00NGE2LTliNjEtMTQwMDAzYmFmZTg1IiwiTW9kaWZpZWRPbiI6IjIwMjQtMTEtMThUMTM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bmJwMDRicmQuanBnIiwiVXJpU3RyaW5nIjoiMDU2NDZlOGEtMTVmZC00MjM3LThkNDAtYWRkZjcwZDYyOTU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kiLCJFZGl0b3JzIjpbXSwiRXZhbHVhdGlvbkNvbXBsZXhpdHkiOjAsIkV2YWx1YXRpb25Tb3VyY2VUZXh0Rm9ybWF0IjowLCJHcm91cHMiOlt7IiRpZCI6IjExIiwiJHR5cGUiOiJTd2lzc0FjYWRlbWljLkNpdGF2aS5Hcm91cCwgU3dpc3NBY2FkZW1pYy5DaXRhdmkiLCJEaXNwbGF5VHlwZSI6MSwiTmFtZSI6IkluIFRFQSBUYWJlbGxlIiwiQ3JlYXRlZEJ5IjoiX0hlbnJpayBXZW56ZWwiLCJDcmVhdGVkT24iOiIyMDIzLTA5LTIwVDA3OjM0OjMxIiwiTW9kaWZpZWRCeSI6Il9IZW5yaWsgV2VuemVsIiwiSWQiOiIwZGU1NGUyMC0yYjI0LTRlMzgtODgzNC1kODhiM2FlODA0YjMiLCJNb2RpZmllZE9uIjoiMjAyMy0wOS0yNlQwNjowMToxOS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pZWEub3JnL3JlcG9ydHMvdGhlLWZ1dHVyZS1vZi1oeWRyb2dlbiIsIlVyaVN0cmluZyI6Imh0dHBzOi8vd3d3LmllYS5vcmcvcmVwb3J0cy90aGUtZnV0dXJlLW9mLWh5ZHJvZ2V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}</w:instrText>
                </w:r>
                <w:r w:rsidRPr="00525119">
                  <w:rPr>
                    <w:sz w:val="18"/>
                    <w:szCs w:val="18"/>
                  </w:rPr>
                  <w:fldChar w:fldCharType="separate"/>
                </w:r>
                <w:r w:rsidR="00E17DD6">
                  <w:rPr>
                    <w:sz w:val="18"/>
                    <w:szCs w:val="18"/>
                    <w:vertAlign w:val="superscript"/>
                  </w:rPr>
                  <w:t>41</w:t>
                </w:r>
                <w:r w:rsidRPr="00525119">
                  <w:rPr>
                    <w:sz w:val="18"/>
                    <w:szCs w:val="18"/>
                  </w:rPr>
                  <w:fldChar w:fldCharType="end"/>
                </w:r>
              </w:sdtContent>
            </w:sdt>
          </w:p>
        </w:tc>
        <w:tc>
          <w:tcPr>
            <w:tcW w:w="1268" w:type="dxa"/>
          </w:tcPr>
          <w:p w14:paraId="7BE3DCCC" w14:textId="6E492F61" w:rsidR="00103F03" w:rsidRPr="00525119" w:rsidRDefault="00103F03" w:rsidP="00C232E6">
            <w:pPr>
              <w:rPr>
                <w:sz w:val="18"/>
                <w:szCs w:val="18"/>
              </w:rPr>
            </w:pPr>
            <w:r w:rsidRPr="00525119">
              <w:rPr>
                <w:sz w:val="18"/>
                <w:szCs w:val="18"/>
              </w:rPr>
              <w:t>20 a</w:t>
            </w:r>
            <w:sdt>
              <w:sdtPr>
                <w:rPr>
                  <w:sz w:val="18"/>
                  <w:szCs w:val="18"/>
                </w:rPr>
                <w:alias w:val="To edit, see citavi.com/edit"/>
                <w:tag w:val="CitaviPlaceholder#3c78f6da-6f5a-48a7-90cd-5f7f8bf6c85a"/>
                <w:id w:val="890700418"/>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jE3NmNkLWIxYmYtNGRhNC05MmY2LTNlOTdmYjQ0ODgwOSIsIlJhbmdlTGVuZ3RoIjoyLCJSZWZlcmVuY2VJZCI6IjYwNWVkOWUyLTZkN2ItNDc5Ni04ODNjLTVmZjAzMTkyNzZ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UkVOQSIsIlByb3RlY3RlZCI6ZmFsc2UsIlNleCI6MCwiQ3JlYXRlZEJ5IjoiX0hlbnJpayBXZW56ZWwiLCJDcmVhdGVkT24iOiIyMDI0LTExLTE4VDEzOjQ5OjQ3IiwiTW9kaWZpZWRCeSI6Il9IZW5yaWsgV2VuemVsIiwiSWQiOiIwZDMyMjk4OC0wODUwLTQ1NjUtOWQ5YS1mZDU3N2MyNjA3MTIiLCJNb2RpZmllZE9uIjoiMjAyNC0xMS0xOFQxMzo0OTo0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C53ZW56ZWxcXEFwcERhdGFcXExvY2FsXFxUZW1wXFxwNWRxYWJrZS5qcGciLCJVcmlTdHJpbmciOiI2MDVlZDllMi02ZDdiLTQ3OTYtODgzYy01ZmYwMzE5Mjc2Y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O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}</w:instrText>
                </w:r>
                <w:r w:rsidRPr="00525119">
                  <w:rPr>
                    <w:sz w:val="18"/>
                    <w:szCs w:val="18"/>
                  </w:rPr>
                  <w:fldChar w:fldCharType="separate"/>
                </w:r>
                <w:r w:rsidR="00E17DD6">
                  <w:rPr>
                    <w:sz w:val="18"/>
                    <w:szCs w:val="18"/>
                    <w:vertAlign w:val="superscript"/>
                  </w:rPr>
                  <w:t>42</w:t>
                </w:r>
                <w:r w:rsidRPr="00525119">
                  <w:rPr>
                    <w:sz w:val="18"/>
                    <w:szCs w:val="18"/>
                  </w:rPr>
                  <w:fldChar w:fldCharType="end"/>
                </w:r>
              </w:sdtContent>
            </w:sdt>
          </w:p>
        </w:tc>
        <w:tc>
          <w:tcPr>
            <w:tcW w:w="2374" w:type="dxa"/>
          </w:tcPr>
          <w:p w14:paraId="3EAC56CE" w14:textId="438FBA1E" w:rsidR="00103F03" w:rsidRPr="00525119" w:rsidRDefault="00103F03" w:rsidP="00C232E6">
            <w:pPr>
              <w:rPr>
                <w:sz w:val="18"/>
                <w:szCs w:val="18"/>
              </w:rPr>
            </w:pPr>
          </w:p>
        </w:tc>
      </w:tr>
      <w:tr w:rsidR="00525119" w14:paraId="11BBE531" w14:textId="748B02CF" w:rsidTr="00F72E96">
        <w:tc>
          <w:tcPr>
            <w:tcW w:w="1587" w:type="dxa"/>
          </w:tcPr>
          <w:p w14:paraId="72C2BE7F" w14:textId="52980FF3" w:rsidR="00103F03" w:rsidRPr="00525119" w:rsidRDefault="00103F03" w:rsidP="00C232E6">
            <w:pPr>
              <w:rPr>
                <w:sz w:val="18"/>
                <w:szCs w:val="18"/>
              </w:rPr>
            </w:pPr>
            <w:r w:rsidRPr="00525119">
              <w:rPr>
                <w:sz w:val="18"/>
                <w:szCs w:val="18"/>
              </w:rPr>
              <w:lastRenderedPageBreak/>
              <w:t>CO</w:t>
            </w:r>
            <w:r w:rsidRPr="00525119">
              <w:rPr>
                <w:sz w:val="18"/>
                <w:szCs w:val="18"/>
                <w:vertAlign w:val="subscript"/>
              </w:rPr>
              <w:t>2</w:t>
            </w:r>
            <w:r w:rsidRPr="00525119">
              <w:rPr>
                <w:sz w:val="18"/>
                <w:szCs w:val="18"/>
              </w:rPr>
              <w:t>-hydrogenation</w:t>
            </w:r>
          </w:p>
        </w:tc>
        <w:tc>
          <w:tcPr>
            <w:tcW w:w="1078" w:type="dxa"/>
          </w:tcPr>
          <w:p w14:paraId="34130E57" w14:textId="3B40DBE0" w:rsidR="00103F03" w:rsidRPr="00525119" w:rsidRDefault="00103F03" w:rsidP="00C232E6">
            <w:pPr>
              <w:rPr>
                <w:sz w:val="18"/>
                <w:szCs w:val="18"/>
              </w:rPr>
            </w:pPr>
            <w:r w:rsidRPr="00525119">
              <w:rPr>
                <w:sz w:val="18"/>
                <w:szCs w:val="18"/>
              </w:rPr>
              <w:t>210 €/(t/a)</w:t>
            </w:r>
          </w:p>
        </w:tc>
        <w:tc>
          <w:tcPr>
            <w:tcW w:w="1499" w:type="dxa"/>
          </w:tcPr>
          <w:p w14:paraId="5A19F15A" w14:textId="71961AF5" w:rsidR="00103F03" w:rsidRPr="00525119" w:rsidRDefault="00103F03" w:rsidP="00C232E6">
            <w:pPr>
              <w:rPr>
                <w:sz w:val="18"/>
                <w:szCs w:val="18"/>
              </w:rPr>
            </w:pPr>
            <w:r w:rsidRPr="00525119">
              <w:rPr>
                <w:sz w:val="18"/>
                <w:szCs w:val="18"/>
              </w:rPr>
              <w:t>3.5%</w:t>
            </w:r>
          </w:p>
        </w:tc>
        <w:tc>
          <w:tcPr>
            <w:tcW w:w="1256" w:type="dxa"/>
          </w:tcPr>
          <w:p w14:paraId="304CEA0E" w14:textId="4297A8AC" w:rsidR="00103F03" w:rsidRPr="00525119" w:rsidRDefault="00103F03" w:rsidP="00C232E6">
            <w:pPr>
              <w:rPr>
                <w:sz w:val="18"/>
                <w:szCs w:val="18"/>
              </w:rPr>
            </w:pPr>
            <w:proofErr w:type="gramStart"/>
            <w:r w:rsidRPr="00525119">
              <w:rPr>
                <w:sz w:val="18"/>
                <w:szCs w:val="18"/>
              </w:rPr>
              <w:t>See</w:t>
            </w:r>
            <w:proofErr w:type="gramEnd"/>
            <w:r w:rsidRPr="00525119">
              <w:rPr>
                <w:sz w:val="18"/>
                <w:szCs w:val="18"/>
              </w:rPr>
              <w:t xml:space="preserve"> main document</w:t>
            </w:r>
          </w:p>
        </w:tc>
        <w:tc>
          <w:tcPr>
            <w:tcW w:w="1268" w:type="dxa"/>
          </w:tcPr>
          <w:p w14:paraId="14EF749C" w14:textId="0BD61ED4" w:rsidR="00103F03" w:rsidRPr="00525119" w:rsidRDefault="00103F03" w:rsidP="00C232E6">
            <w:pPr>
              <w:rPr>
                <w:sz w:val="18"/>
                <w:szCs w:val="18"/>
              </w:rPr>
            </w:pPr>
            <w:r w:rsidRPr="00525119">
              <w:rPr>
                <w:sz w:val="18"/>
                <w:szCs w:val="18"/>
              </w:rPr>
              <w:t>20 a</w:t>
            </w:r>
          </w:p>
        </w:tc>
        <w:tc>
          <w:tcPr>
            <w:tcW w:w="2374" w:type="dxa"/>
          </w:tcPr>
          <w:p w14:paraId="13F7C792" w14:textId="289523C7" w:rsidR="00103F03" w:rsidRPr="00525119" w:rsidRDefault="00103F03" w:rsidP="00C232E6">
            <w:pPr>
              <w:rPr>
                <w:sz w:val="18"/>
                <w:szCs w:val="18"/>
              </w:rPr>
            </w:pPr>
            <w:r w:rsidRPr="00525119">
              <w:rPr>
                <w:sz w:val="18"/>
                <w:szCs w:val="18"/>
              </w:rPr>
              <w:t xml:space="preserve">Based on review, see </w:t>
            </w:r>
            <w:r w:rsidRPr="00525119">
              <w:rPr>
                <w:sz w:val="18"/>
                <w:szCs w:val="18"/>
              </w:rPr>
              <w:fldChar w:fldCharType="begin"/>
            </w:r>
            <w:r w:rsidRPr="00525119">
              <w:rPr>
                <w:sz w:val="18"/>
                <w:szCs w:val="18"/>
              </w:rPr>
              <w:instrText xml:space="preserve"> REF _Ref194301624 \h </w:instrText>
            </w:r>
            <w:r w:rsidR="00525119">
              <w:rPr>
                <w:sz w:val="18"/>
                <w:szCs w:val="18"/>
              </w:rPr>
              <w:instrText xml:space="preserve"> \* MERGEFORMAT </w:instrText>
            </w:r>
            <w:r w:rsidRPr="00525119">
              <w:rPr>
                <w:sz w:val="18"/>
                <w:szCs w:val="18"/>
              </w:rPr>
            </w:r>
            <w:r w:rsidRPr="00525119">
              <w:rPr>
                <w:sz w:val="18"/>
                <w:szCs w:val="18"/>
              </w:rPr>
              <w:fldChar w:fldCharType="separate"/>
            </w:r>
            <w:r w:rsidR="006D3191" w:rsidRPr="006D3191">
              <w:rPr>
                <w:sz w:val="18"/>
                <w:szCs w:val="18"/>
              </w:rPr>
              <w:t>1.2 CO2-hydrogenation</w:t>
            </w:r>
            <w:r w:rsidRPr="00525119">
              <w:rPr>
                <w:sz w:val="18"/>
                <w:szCs w:val="18"/>
              </w:rPr>
              <w:fldChar w:fldCharType="end"/>
            </w:r>
          </w:p>
        </w:tc>
      </w:tr>
      <w:tr w:rsidR="00525119" w14:paraId="618E8DC5" w14:textId="77777777" w:rsidTr="00F72E96">
        <w:tc>
          <w:tcPr>
            <w:tcW w:w="1587" w:type="dxa"/>
          </w:tcPr>
          <w:p w14:paraId="1B84E007" w14:textId="5EB5B21D" w:rsidR="00103F03" w:rsidRPr="00525119" w:rsidRDefault="00323C09" w:rsidP="00C232E6">
            <w:pPr>
              <w:rPr>
                <w:sz w:val="18"/>
                <w:szCs w:val="18"/>
              </w:rPr>
            </w:pPr>
            <w:r>
              <w:rPr>
                <w:sz w:val="18"/>
                <w:szCs w:val="18"/>
              </w:rPr>
              <w:t xml:space="preserve">Horizontal single-axis tracking </w:t>
            </w:r>
            <w:r w:rsidR="00103F03" w:rsidRPr="00525119">
              <w:rPr>
                <w:sz w:val="18"/>
                <w:szCs w:val="18"/>
              </w:rPr>
              <w:t>OFPV</w:t>
            </w:r>
          </w:p>
        </w:tc>
        <w:tc>
          <w:tcPr>
            <w:tcW w:w="1078" w:type="dxa"/>
          </w:tcPr>
          <w:p w14:paraId="539330BA" w14:textId="011F3FC2" w:rsidR="00103F03" w:rsidRPr="00525119" w:rsidRDefault="00103F03" w:rsidP="00C232E6">
            <w:pPr>
              <w:rPr>
                <w:sz w:val="18"/>
                <w:szCs w:val="18"/>
              </w:rPr>
            </w:pPr>
            <w:r w:rsidRPr="00525119">
              <w:rPr>
                <w:sz w:val="18"/>
                <w:szCs w:val="18"/>
              </w:rPr>
              <w:t>611 €/kW</w:t>
            </w:r>
            <w:sdt>
              <w:sdtPr>
                <w:rPr>
                  <w:sz w:val="18"/>
                  <w:szCs w:val="18"/>
                </w:rPr>
                <w:alias w:val="To edit, see citavi.com/edit"/>
                <w:tag w:val="CitaviPlaceholder#f2545506-913f-455c-a371-8fe442ba7334"/>
                <w:id w:val="-1331817998"/>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zE0OGU3LTkxY2MtNGVhMS1hNTY0LWFjZDhmZDhlNjM5MSIsIlJhbmdlTGVuZ3RoIjoyLCJSZWZlcmVuY2VJZCI6ImRhNWYxZGU2LTFkZWMtNDg0NC05YjA4LWNiMDc4ZDNlMTg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}</w:instrText>
                </w:r>
                <w:r w:rsidRPr="00525119">
                  <w:rPr>
                    <w:sz w:val="18"/>
                    <w:szCs w:val="18"/>
                  </w:rPr>
                  <w:fldChar w:fldCharType="separate"/>
                </w:r>
                <w:r w:rsidR="00E17DD6">
                  <w:rPr>
                    <w:sz w:val="18"/>
                    <w:szCs w:val="18"/>
                    <w:vertAlign w:val="superscript"/>
                  </w:rPr>
                  <w:t>43</w:t>
                </w:r>
                <w:r w:rsidRPr="00525119">
                  <w:rPr>
                    <w:sz w:val="18"/>
                    <w:szCs w:val="18"/>
                  </w:rPr>
                  <w:fldChar w:fldCharType="end"/>
                </w:r>
              </w:sdtContent>
            </w:sdt>
          </w:p>
        </w:tc>
        <w:tc>
          <w:tcPr>
            <w:tcW w:w="1499" w:type="dxa"/>
          </w:tcPr>
          <w:p w14:paraId="50C134A6" w14:textId="30D26071" w:rsidR="00103F03" w:rsidRPr="00525119" w:rsidRDefault="00103F03" w:rsidP="00C232E6">
            <w:pPr>
              <w:rPr>
                <w:sz w:val="18"/>
                <w:szCs w:val="18"/>
              </w:rPr>
            </w:pPr>
            <w:r w:rsidRPr="00525119">
              <w:rPr>
                <w:sz w:val="18"/>
                <w:szCs w:val="18"/>
              </w:rPr>
              <w:t>2%</w:t>
            </w:r>
            <w:sdt>
              <w:sdtPr>
                <w:rPr>
                  <w:sz w:val="18"/>
                  <w:szCs w:val="18"/>
                </w:rPr>
                <w:alias w:val="To edit, see citavi.com/edit"/>
                <w:tag w:val="CitaviPlaceholder#36522d3d-189d-43b0-9055-d48d52d28e43"/>
                <w:id w:val="-1597249920"/>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GJiNWYyLWNmODMtNDYxNS1hZmUxLTNlNDEwN2ZkYzAzNyIsIlJhbmdlTGVuZ3RoIjoyLCJSZWZlcmVuY2VJZCI6ImRhNWYxZGU2LTFkZWMtNDg0NC05YjA4LWNiMDc4ZDNlMTg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}</w:instrText>
                </w:r>
                <w:r w:rsidRPr="00525119">
                  <w:rPr>
                    <w:sz w:val="18"/>
                    <w:szCs w:val="18"/>
                  </w:rPr>
                  <w:fldChar w:fldCharType="separate"/>
                </w:r>
                <w:r w:rsidR="00E17DD6">
                  <w:rPr>
                    <w:sz w:val="18"/>
                    <w:szCs w:val="18"/>
                    <w:vertAlign w:val="superscript"/>
                  </w:rPr>
                  <w:t>43</w:t>
                </w:r>
                <w:r w:rsidRPr="00525119">
                  <w:rPr>
                    <w:sz w:val="18"/>
                    <w:szCs w:val="18"/>
                  </w:rPr>
                  <w:fldChar w:fldCharType="end"/>
                </w:r>
              </w:sdtContent>
            </w:sdt>
          </w:p>
        </w:tc>
        <w:tc>
          <w:tcPr>
            <w:tcW w:w="1256" w:type="dxa"/>
          </w:tcPr>
          <w:p w14:paraId="1F0D9F6B" w14:textId="77777777" w:rsidR="00103F03" w:rsidRPr="00525119" w:rsidRDefault="00103F03" w:rsidP="00C232E6">
            <w:pPr>
              <w:rPr>
                <w:sz w:val="18"/>
                <w:szCs w:val="18"/>
              </w:rPr>
            </w:pPr>
          </w:p>
        </w:tc>
        <w:tc>
          <w:tcPr>
            <w:tcW w:w="1268" w:type="dxa"/>
          </w:tcPr>
          <w:p w14:paraId="68A9A0EA" w14:textId="6183942C" w:rsidR="00103F03" w:rsidRPr="00525119" w:rsidRDefault="00103F03" w:rsidP="00C232E6">
            <w:pPr>
              <w:rPr>
                <w:sz w:val="18"/>
                <w:szCs w:val="18"/>
              </w:rPr>
            </w:pPr>
            <w:r w:rsidRPr="00525119">
              <w:rPr>
                <w:sz w:val="18"/>
                <w:szCs w:val="18"/>
              </w:rPr>
              <w:t>30 a</w:t>
            </w:r>
            <w:sdt>
              <w:sdtPr>
                <w:rPr>
                  <w:sz w:val="18"/>
                  <w:szCs w:val="18"/>
                </w:rPr>
                <w:alias w:val="To edit, see citavi.com/edit"/>
                <w:tag w:val="CitaviPlaceholder#3e7c9c6d-e0f4-4f4c-91d5-3277d9d65b05"/>
                <w:id w:val="280230043"/>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YTJhYzZlLWMxZTItNGM4Ny05OWE4LWFjYTdjOWU3YmIwNiIsIlJhbmdlTGVuZ3RoIjoyLCJSZWZlcmVuY2VJZCI6ImRhNWYxZGU2LTFkZWMtNDg0NC05YjA4LWNiMDc4ZDNlMTg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}</w:instrText>
                </w:r>
                <w:r w:rsidRPr="00525119">
                  <w:rPr>
                    <w:sz w:val="18"/>
                    <w:szCs w:val="18"/>
                  </w:rPr>
                  <w:fldChar w:fldCharType="separate"/>
                </w:r>
                <w:r w:rsidR="00E17DD6">
                  <w:rPr>
                    <w:sz w:val="18"/>
                    <w:szCs w:val="18"/>
                    <w:vertAlign w:val="superscript"/>
                  </w:rPr>
                  <w:t>43</w:t>
                </w:r>
                <w:r w:rsidRPr="00525119">
                  <w:rPr>
                    <w:sz w:val="18"/>
                    <w:szCs w:val="18"/>
                  </w:rPr>
                  <w:fldChar w:fldCharType="end"/>
                </w:r>
              </w:sdtContent>
            </w:sdt>
          </w:p>
        </w:tc>
        <w:tc>
          <w:tcPr>
            <w:tcW w:w="2374" w:type="dxa"/>
          </w:tcPr>
          <w:p w14:paraId="4E8F1111" w14:textId="77777777" w:rsidR="00103F03" w:rsidRPr="00525119" w:rsidRDefault="00103F03" w:rsidP="00C232E6">
            <w:pPr>
              <w:rPr>
                <w:sz w:val="18"/>
                <w:szCs w:val="18"/>
              </w:rPr>
            </w:pPr>
          </w:p>
        </w:tc>
      </w:tr>
      <w:tr w:rsidR="00525119" w14:paraId="2F98CC76" w14:textId="77777777" w:rsidTr="00F72E96">
        <w:tc>
          <w:tcPr>
            <w:tcW w:w="1587" w:type="dxa"/>
          </w:tcPr>
          <w:p w14:paraId="79B7301D" w14:textId="2FF5EF1A" w:rsidR="00103F03" w:rsidRPr="00525119" w:rsidRDefault="00103F03" w:rsidP="00C232E6">
            <w:pPr>
              <w:rPr>
                <w:sz w:val="18"/>
                <w:szCs w:val="18"/>
              </w:rPr>
            </w:pPr>
            <w:r w:rsidRPr="00525119">
              <w:rPr>
                <w:sz w:val="18"/>
                <w:szCs w:val="18"/>
              </w:rPr>
              <w:t xml:space="preserve">Onshore </w:t>
            </w:r>
            <w:r w:rsidR="002F34FA" w:rsidRPr="00525119">
              <w:rPr>
                <w:sz w:val="18"/>
                <w:szCs w:val="18"/>
              </w:rPr>
              <w:t>w</w:t>
            </w:r>
            <w:r w:rsidRPr="00525119">
              <w:rPr>
                <w:sz w:val="18"/>
                <w:szCs w:val="18"/>
              </w:rPr>
              <w:t>ind</w:t>
            </w:r>
          </w:p>
        </w:tc>
        <w:tc>
          <w:tcPr>
            <w:tcW w:w="1078" w:type="dxa"/>
          </w:tcPr>
          <w:p w14:paraId="03BDC43F" w14:textId="079FCE51" w:rsidR="00103F03" w:rsidRPr="00525119" w:rsidRDefault="00103F03" w:rsidP="00C232E6">
            <w:pPr>
              <w:rPr>
                <w:sz w:val="18"/>
                <w:szCs w:val="18"/>
              </w:rPr>
            </w:pPr>
            <w:r w:rsidRPr="00525119">
              <w:rPr>
                <w:sz w:val="18"/>
                <w:szCs w:val="18"/>
              </w:rPr>
              <w:t>893 €/kW</w:t>
            </w:r>
            <w:sdt>
              <w:sdtPr>
                <w:rPr>
                  <w:sz w:val="18"/>
                  <w:szCs w:val="18"/>
                </w:rPr>
                <w:alias w:val="To edit, see citavi.com/edit"/>
                <w:tag w:val="CitaviPlaceholder#45afeaee-083c-4899-9b5a-981ccd062ff1"/>
                <w:id w:val="-1021544057"/>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YWQ0NjYxLWQ2NjMtNDJiOS1iNzkzLTNiNTg5MzhjNjBkYyIsIlJhbmdlTGVuZ3RoIjoyLCJSZWZlcmVuY2VJZCI6ImRhNWYxZGU2LTFkZWMtNDg0NC05YjA4LWNiMDc4ZDNlMTg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}</w:instrText>
                </w:r>
                <w:r w:rsidRPr="00525119">
                  <w:rPr>
                    <w:sz w:val="18"/>
                    <w:szCs w:val="18"/>
                  </w:rPr>
                  <w:fldChar w:fldCharType="separate"/>
                </w:r>
                <w:r w:rsidR="00E17DD6">
                  <w:rPr>
                    <w:sz w:val="18"/>
                    <w:szCs w:val="18"/>
                    <w:vertAlign w:val="superscript"/>
                  </w:rPr>
                  <w:t>43</w:t>
                </w:r>
                <w:r w:rsidRPr="00525119">
                  <w:rPr>
                    <w:sz w:val="18"/>
                    <w:szCs w:val="18"/>
                  </w:rPr>
                  <w:fldChar w:fldCharType="end"/>
                </w:r>
              </w:sdtContent>
            </w:sdt>
          </w:p>
        </w:tc>
        <w:tc>
          <w:tcPr>
            <w:tcW w:w="1499" w:type="dxa"/>
          </w:tcPr>
          <w:p w14:paraId="221E542B" w14:textId="605CD278" w:rsidR="00103F03" w:rsidRPr="00525119" w:rsidRDefault="00103F03" w:rsidP="00C232E6">
            <w:pPr>
              <w:rPr>
                <w:sz w:val="18"/>
                <w:szCs w:val="18"/>
              </w:rPr>
            </w:pPr>
            <w:r w:rsidRPr="00525119">
              <w:rPr>
                <w:sz w:val="18"/>
                <w:szCs w:val="18"/>
              </w:rPr>
              <w:t>2.5%</w:t>
            </w:r>
            <w:sdt>
              <w:sdtPr>
                <w:rPr>
                  <w:sz w:val="18"/>
                  <w:szCs w:val="18"/>
                </w:rPr>
                <w:alias w:val="To edit, see citavi.com/edit"/>
                <w:tag w:val="CitaviPlaceholder#e89499ec-f0ce-4c2a-96b2-2cb3c1bcaf5f"/>
                <w:id w:val="584568477"/>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2U5YWRmLWEzNzQtNDNkMi05ZWZjLTM3MmRmMmMzZTgyOSIsIlJhbmdlTGVuZ3RoIjoyLCJSZWZlcmVuY2VJZCI6ImRhNWYxZGU2LTFkZWMtNDg0NC05YjA4LWNiMDc4ZDNlMTg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}</w:instrText>
                </w:r>
                <w:r w:rsidRPr="00525119">
                  <w:rPr>
                    <w:sz w:val="18"/>
                    <w:szCs w:val="18"/>
                  </w:rPr>
                  <w:fldChar w:fldCharType="separate"/>
                </w:r>
                <w:r w:rsidR="00E17DD6">
                  <w:rPr>
                    <w:sz w:val="18"/>
                    <w:szCs w:val="18"/>
                    <w:vertAlign w:val="superscript"/>
                  </w:rPr>
                  <w:t>43</w:t>
                </w:r>
                <w:r w:rsidRPr="00525119">
                  <w:rPr>
                    <w:sz w:val="18"/>
                    <w:szCs w:val="18"/>
                  </w:rPr>
                  <w:fldChar w:fldCharType="end"/>
                </w:r>
              </w:sdtContent>
            </w:sdt>
          </w:p>
        </w:tc>
        <w:tc>
          <w:tcPr>
            <w:tcW w:w="1256" w:type="dxa"/>
          </w:tcPr>
          <w:p w14:paraId="008FC0B4" w14:textId="77777777" w:rsidR="00103F03" w:rsidRPr="00525119" w:rsidRDefault="00103F03" w:rsidP="00C232E6">
            <w:pPr>
              <w:rPr>
                <w:sz w:val="18"/>
                <w:szCs w:val="18"/>
              </w:rPr>
            </w:pPr>
          </w:p>
        </w:tc>
        <w:tc>
          <w:tcPr>
            <w:tcW w:w="1268" w:type="dxa"/>
          </w:tcPr>
          <w:p w14:paraId="25E06D05" w14:textId="6CC7E10B" w:rsidR="00103F03" w:rsidRPr="00525119" w:rsidRDefault="00103F03" w:rsidP="00C232E6">
            <w:pPr>
              <w:rPr>
                <w:sz w:val="18"/>
                <w:szCs w:val="18"/>
              </w:rPr>
            </w:pPr>
            <w:r w:rsidRPr="00525119">
              <w:rPr>
                <w:sz w:val="18"/>
                <w:szCs w:val="18"/>
              </w:rPr>
              <w:t>30 a</w:t>
            </w:r>
            <w:sdt>
              <w:sdtPr>
                <w:rPr>
                  <w:sz w:val="18"/>
                  <w:szCs w:val="18"/>
                </w:rPr>
                <w:alias w:val="To edit, see citavi.com/edit"/>
                <w:tag w:val="CitaviPlaceholder#cf8cafcc-03f4-4dc5-8102-60d9d43f383c"/>
                <w:id w:val="391771149"/>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djYWM0LTFlMjUtNDg0YS04ZTBkLTc5NWNkMmI2OWFhMCIsIlJhbmdlTGVuZ3RoIjoyLCJSZWZlcmVuY2VJZCI6ImRhNWYxZGU2LTFkZWMtNDg0NC05YjA4LWNiMDc4ZDNlMTg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}</w:instrText>
                </w:r>
                <w:r w:rsidRPr="00525119">
                  <w:rPr>
                    <w:sz w:val="18"/>
                    <w:szCs w:val="18"/>
                  </w:rPr>
                  <w:fldChar w:fldCharType="separate"/>
                </w:r>
                <w:r w:rsidR="00E17DD6">
                  <w:rPr>
                    <w:sz w:val="18"/>
                    <w:szCs w:val="18"/>
                    <w:vertAlign w:val="superscript"/>
                  </w:rPr>
                  <w:t>43</w:t>
                </w:r>
                <w:r w:rsidRPr="00525119">
                  <w:rPr>
                    <w:sz w:val="18"/>
                    <w:szCs w:val="18"/>
                  </w:rPr>
                  <w:fldChar w:fldCharType="end"/>
                </w:r>
              </w:sdtContent>
            </w:sdt>
          </w:p>
        </w:tc>
        <w:tc>
          <w:tcPr>
            <w:tcW w:w="2374" w:type="dxa"/>
          </w:tcPr>
          <w:p w14:paraId="2DC31210" w14:textId="77777777" w:rsidR="00103F03" w:rsidRPr="00525119" w:rsidRDefault="00103F03" w:rsidP="00C232E6">
            <w:pPr>
              <w:rPr>
                <w:sz w:val="18"/>
                <w:szCs w:val="18"/>
              </w:rPr>
            </w:pPr>
          </w:p>
        </w:tc>
      </w:tr>
      <w:tr w:rsidR="00525119" w14:paraId="40329594" w14:textId="77777777" w:rsidTr="00F72E96">
        <w:tc>
          <w:tcPr>
            <w:tcW w:w="1587" w:type="dxa"/>
          </w:tcPr>
          <w:p w14:paraId="7758ED9E" w14:textId="0DE3721B" w:rsidR="00103F03" w:rsidRPr="00525119" w:rsidRDefault="00103F03" w:rsidP="00C232E6">
            <w:pPr>
              <w:rPr>
                <w:sz w:val="18"/>
                <w:szCs w:val="18"/>
              </w:rPr>
            </w:pPr>
            <w:r w:rsidRPr="00525119">
              <w:rPr>
                <w:sz w:val="18"/>
                <w:szCs w:val="18"/>
              </w:rPr>
              <w:t>Heat pump</w:t>
            </w:r>
          </w:p>
        </w:tc>
        <w:tc>
          <w:tcPr>
            <w:tcW w:w="1078" w:type="dxa"/>
          </w:tcPr>
          <w:p w14:paraId="29A0BC30" w14:textId="75CE2348" w:rsidR="00103F03" w:rsidRPr="00525119" w:rsidRDefault="00103F03" w:rsidP="00C232E6">
            <w:pPr>
              <w:rPr>
                <w:sz w:val="18"/>
                <w:szCs w:val="18"/>
              </w:rPr>
            </w:pPr>
            <w:r w:rsidRPr="00525119">
              <w:rPr>
                <w:sz w:val="18"/>
                <w:szCs w:val="18"/>
              </w:rPr>
              <w:t>665 €/kW</w:t>
            </w:r>
            <w:r w:rsidRPr="00525119">
              <w:rPr>
                <w:sz w:val="18"/>
                <w:szCs w:val="18"/>
                <w:vertAlign w:val="subscript"/>
              </w:rPr>
              <w:t>th</w:t>
            </w:r>
            <w:sdt>
              <w:sdtPr>
                <w:rPr>
                  <w:sz w:val="18"/>
                  <w:szCs w:val="18"/>
                  <w:vertAlign w:val="subscript"/>
                </w:rPr>
                <w:alias w:val="To edit, see citavi.com/edit"/>
                <w:tag w:val="CitaviPlaceholder#a0121585-0aab-4c22-9d44-2b8f4a2a835f"/>
                <w:id w:val="-131172926"/>
                <w:placeholder>
                  <w:docPart w:val="DefaultPlaceholder_-1854013440"/>
                </w:placeholder>
              </w:sdtPr>
              <w:sdtContent>
                <w:r w:rsidRPr="00525119">
                  <w:rPr>
                    <w:sz w:val="18"/>
                    <w:szCs w:val="18"/>
                    <w:vertAlign w:val="subscript"/>
                  </w:rPr>
                  <w:fldChar w:fldCharType="begin"/>
                </w:r>
                <w:r w:rsidRPr="00525119">
                  <w:rPr>
                    <w:sz w:val="18"/>
                    <w:szCs w:val="18"/>
                    <w:vertAlign w:val="subscrip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mU4MzNmLTU4NDMtNDllYS1hZGJkLWNjYWNmZTBiMGU2OSIsIlJhbmdlTGVuZ3RoIjoyLCJSZWZlcmVuY2VJZCI6IjIyNDliNzYxLTU1YzMtNDc0Mi05NDM5LWVhNTk3YWFlMmI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gud2VuemVsXFxBcHBEYXRhXFxMb2NhbFxcVGVtcFxcMXo0bjB3bmouanBnIiwiVXJpU3RyaW5nIjoiMjI0OWI3NjEtNTVjMy00NzQyLTk0MzktZWE1OTdhYWUyYj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c2MC8yNDQyMiIsIkVkaXRvcnMiOltdLCJFdmFsdWF0aW9uQ29tcGxleGl0eSI6MCwiRXZhbHVhdGlvblNvdXJjZVRleHRGb3JtYXQiOjAsIkdyb3VwcyI6W10sIkhhc0xhYmVsMSI6ZmFsc2UsIkhhc0xhYmVsMiI6ZmFsc2UsIklzYm4iOiI5Nzg5Mjc5NzU3NzE2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3NjAvMjQ0MjIiLCJVcmlTdHJpbmciOiJodHRwczovL2RvaS5vcmcvMTAuMjc2MC8yNDQy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}</w:instrText>
                </w:r>
                <w:r w:rsidRPr="00525119">
                  <w:rPr>
                    <w:sz w:val="18"/>
                    <w:szCs w:val="18"/>
                    <w:vertAlign w:val="subscript"/>
                  </w:rPr>
                  <w:fldChar w:fldCharType="separate"/>
                </w:r>
                <w:r w:rsidR="00E17DD6">
                  <w:rPr>
                    <w:sz w:val="18"/>
                    <w:szCs w:val="18"/>
                    <w:vertAlign w:val="superscript"/>
                  </w:rPr>
                  <w:t>44</w:t>
                </w:r>
                <w:r w:rsidRPr="00525119">
                  <w:rPr>
                    <w:sz w:val="18"/>
                    <w:szCs w:val="18"/>
                    <w:vertAlign w:val="subscript"/>
                  </w:rPr>
                  <w:fldChar w:fldCharType="end"/>
                </w:r>
              </w:sdtContent>
            </w:sdt>
          </w:p>
        </w:tc>
        <w:tc>
          <w:tcPr>
            <w:tcW w:w="1499" w:type="dxa"/>
          </w:tcPr>
          <w:p w14:paraId="16604599" w14:textId="7AA62DDF" w:rsidR="00103F03" w:rsidRPr="00525119" w:rsidRDefault="00103F03" w:rsidP="00C232E6">
            <w:pPr>
              <w:rPr>
                <w:sz w:val="18"/>
                <w:szCs w:val="18"/>
              </w:rPr>
            </w:pPr>
            <w:r w:rsidRPr="00525119">
              <w:rPr>
                <w:sz w:val="18"/>
                <w:szCs w:val="18"/>
              </w:rPr>
              <w:t>2%</w:t>
            </w:r>
            <w:sdt>
              <w:sdtPr>
                <w:rPr>
                  <w:sz w:val="18"/>
                  <w:szCs w:val="18"/>
                </w:rPr>
                <w:alias w:val="To edit, see citavi.com/edit"/>
                <w:tag w:val="CitaviPlaceholder#b24d65db-12d7-46ad-9500-15221547c137"/>
                <w:id w:val="-1609189707"/>
                <w:placeholder>
                  <w:docPart w:val="DefaultPlaceholder_-1854013440"/>
                </w:placeholder>
              </w:sdtPr>
              <w:sdtContent>
                <w:r w:rsidR="002F34FA" w:rsidRPr="00525119">
                  <w:rPr>
                    <w:sz w:val="18"/>
                    <w:szCs w:val="18"/>
                  </w:rPr>
                  <w:fldChar w:fldCharType="begin"/>
                </w:r>
                <w:r w:rsidR="002F34FA"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mQ2Mzk0LTI1ZmYtNDBjYi05OTlmLWEwMTA5Y2Y1NWRhNCIsIlJhbmdlTGVuZ3RoIjoyLCJSZWZlcmVuY2VJZCI6IjIyNDliNzYxLTU1YzMtNDc0Mi05NDM5LWVhNTk3YWFlMmI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gud2VuemVsXFxBcHBEYXRhXFxMb2NhbFxcVGVtcFxcMXo0bjB3bmouanBnIiwiVXJpU3RyaW5nIjoiMjI0OWI3NjEtNTVjMy00NzQyLTk0MzktZWE1OTdhYWUyYj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c2MC8yNDQyMiIsIkVkaXRvcnMiOltdLCJFdmFsdWF0aW9uQ29tcGxleGl0eSI6MCwiRXZhbHVhdGlvblNvdXJjZVRleHRGb3JtYXQiOjAsIkdyb3VwcyI6W10sIkhhc0xhYmVsMSI6ZmFsc2UsIkhhc0xhYmVsMiI6ZmFsc2UsIklzYm4iOiI5Nzg5Mjc5NzU3NzE2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3NjAvMjQ0MjIiLCJVcmlTdHJpbmciOiJodHRwczovL2RvaS5vcmcvMTAuMjc2MC8yNDQy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}</w:instrText>
                </w:r>
                <w:r w:rsidR="002F34FA" w:rsidRPr="00525119">
                  <w:rPr>
                    <w:sz w:val="18"/>
                    <w:szCs w:val="18"/>
                  </w:rPr>
                  <w:fldChar w:fldCharType="separate"/>
                </w:r>
                <w:r w:rsidR="00E17DD6">
                  <w:rPr>
                    <w:sz w:val="18"/>
                    <w:szCs w:val="18"/>
                    <w:vertAlign w:val="superscript"/>
                  </w:rPr>
                  <w:t>44</w:t>
                </w:r>
                <w:r w:rsidR="002F34FA" w:rsidRPr="00525119">
                  <w:rPr>
                    <w:sz w:val="18"/>
                    <w:szCs w:val="18"/>
                  </w:rPr>
                  <w:fldChar w:fldCharType="end"/>
                </w:r>
              </w:sdtContent>
            </w:sdt>
          </w:p>
        </w:tc>
        <w:tc>
          <w:tcPr>
            <w:tcW w:w="1256" w:type="dxa"/>
          </w:tcPr>
          <w:p w14:paraId="065AAEFD" w14:textId="7D447D6A" w:rsidR="00103F03" w:rsidRPr="00525119" w:rsidRDefault="002F34FA" w:rsidP="00C232E6">
            <w:pPr>
              <w:rPr>
                <w:sz w:val="18"/>
                <w:szCs w:val="18"/>
              </w:rPr>
            </w:pPr>
            <w:proofErr w:type="gramStart"/>
            <w:r w:rsidRPr="00525119">
              <w:rPr>
                <w:sz w:val="18"/>
                <w:szCs w:val="18"/>
              </w:rPr>
              <w:t>See</w:t>
            </w:r>
            <w:proofErr w:type="gramEnd"/>
            <w:r w:rsidRPr="00525119">
              <w:rPr>
                <w:sz w:val="18"/>
                <w:szCs w:val="18"/>
              </w:rPr>
              <w:t xml:space="preserve"> main document</w:t>
            </w:r>
          </w:p>
        </w:tc>
        <w:tc>
          <w:tcPr>
            <w:tcW w:w="1268" w:type="dxa"/>
          </w:tcPr>
          <w:p w14:paraId="5FF7E06C" w14:textId="36DAA4BE" w:rsidR="00103F03" w:rsidRPr="00525119" w:rsidRDefault="002F34FA" w:rsidP="00C232E6">
            <w:pPr>
              <w:rPr>
                <w:sz w:val="18"/>
                <w:szCs w:val="18"/>
              </w:rPr>
            </w:pPr>
            <w:r w:rsidRPr="00525119">
              <w:rPr>
                <w:sz w:val="18"/>
                <w:szCs w:val="18"/>
              </w:rPr>
              <w:t>25 a</w:t>
            </w:r>
            <w:sdt>
              <w:sdtPr>
                <w:rPr>
                  <w:sz w:val="18"/>
                  <w:szCs w:val="18"/>
                </w:rPr>
                <w:alias w:val="To edit, see citavi.com/edit"/>
                <w:tag w:val="CitaviPlaceholder#2b0729b3-d468-4a21-a93d-644f0c325aad"/>
                <w:id w:val="1427770622"/>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GNjY2E3LTdjNzAtNGRmMC1iYWU4LTE3Y2MwYTM3ZDgyMiIsIlJhbmdlTGVuZ3RoIjoyLCJSZWZlcmVuY2VJZCI6IjIyNDliNzYxLTU1YzMtNDc0Mi05NDM5LWVhNTk3YWFlMmI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gud2VuemVsXFxBcHBEYXRhXFxMb2NhbFxcVGVtcFxcMXo0bjB3bmouanBnIiwiVXJpU3RyaW5nIjoiMjI0OWI3NjEtNTVjMy00NzQyLTk0MzktZWE1OTdhYWUyYj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c2MC8yNDQyMiIsIkVkaXRvcnMiOltdLCJFdmFsdWF0aW9uQ29tcGxleGl0eSI6MCwiRXZhbHVhdGlvblNvdXJjZVRleHRGb3JtYXQiOjAsIkdyb3VwcyI6W10sIkhhc0xhYmVsMSI6ZmFsc2UsIkhhc0xhYmVsMiI6ZmFsc2UsIklzYm4iOiI5Nzg5Mjc5NzU3NzE2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3NjAvMjQ0MjIiLCJVcmlTdHJpbmciOiJodHRwczovL2RvaS5vcmcvMTAuMjc2MC8yNDQy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}</w:instrText>
                </w:r>
                <w:r w:rsidRPr="00525119">
                  <w:rPr>
                    <w:sz w:val="18"/>
                    <w:szCs w:val="18"/>
                  </w:rPr>
                  <w:fldChar w:fldCharType="separate"/>
                </w:r>
                <w:r w:rsidR="00E17DD6">
                  <w:rPr>
                    <w:sz w:val="18"/>
                    <w:szCs w:val="18"/>
                    <w:vertAlign w:val="superscript"/>
                  </w:rPr>
                  <w:t>44</w:t>
                </w:r>
                <w:r w:rsidRPr="00525119">
                  <w:rPr>
                    <w:sz w:val="18"/>
                    <w:szCs w:val="18"/>
                  </w:rPr>
                  <w:fldChar w:fldCharType="end"/>
                </w:r>
              </w:sdtContent>
            </w:sdt>
          </w:p>
        </w:tc>
        <w:tc>
          <w:tcPr>
            <w:tcW w:w="2374" w:type="dxa"/>
          </w:tcPr>
          <w:p w14:paraId="43697822" w14:textId="4AF7D7F1" w:rsidR="00103F03" w:rsidRPr="00525119" w:rsidRDefault="00103F03" w:rsidP="00C232E6">
            <w:pPr>
              <w:rPr>
                <w:sz w:val="18"/>
                <w:szCs w:val="18"/>
              </w:rPr>
            </w:pPr>
          </w:p>
        </w:tc>
      </w:tr>
      <w:tr w:rsidR="00525119" w14:paraId="61A09063" w14:textId="77777777" w:rsidTr="00F72E96">
        <w:tc>
          <w:tcPr>
            <w:tcW w:w="1587" w:type="dxa"/>
          </w:tcPr>
          <w:p w14:paraId="402A261B" w14:textId="1C7133F1" w:rsidR="00103F03" w:rsidRPr="00525119" w:rsidRDefault="002F34FA" w:rsidP="00C232E6">
            <w:pPr>
              <w:rPr>
                <w:sz w:val="18"/>
                <w:szCs w:val="18"/>
              </w:rPr>
            </w:pPr>
            <w:r w:rsidRPr="00525119">
              <w:rPr>
                <w:sz w:val="18"/>
                <w:szCs w:val="18"/>
              </w:rPr>
              <w:t>Electric boiler</w:t>
            </w:r>
          </w:p>
        </w:tc>
        <w:tc>
          <w:tcPr>
            <w:tcW w:w="1078" w:type="dxa"/>
          </w:tcPr>
          <w:p w14:paraId="2C04B97E" w14:textId="0A5F6679" w:rsidR="00103F03" w:rsidRPr="00525119" w:rsidRDefault="002F34FA" w:rsidP="00C232E6">
            <w:pPr>
              <w:rPr>
                <w:sz w:val="18"/>
                <w:szCs w:val="18"/>
              </w:rPr>
            </w:pPr>
            <w:r w:rsidRPr="00525119">
              <w:rPr>
                <w:sz w:val="18"/>
                <w:szCs w:val="18"/>
              </w:rPr>
              <w:t>148 €/kW</w:t>
            </w:r>
            <w:sdt>
              <w:sdtPr>
                <w:rPr>
                  <w:sz w:val="18"/>
                  <w:szCs w:val="18"/>
                </w:rPr>
                <w:alias w:val="To edit, see citavi.com/edit"/>
                <w:tag w:val="CitaviPlaceholder#4ef838ef-6bf2-4fe3-a0a1-386c4935bdb5"/>
                <w:id w:val="-197551663"/>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2I0MGI4LWYzOWItNDk1Yy04NjgwLTUxMjVjNzMzYWM3OSIsIlJhbmdlTGVuZ3RoIjoyLCJSZWZlcmVuY2VJZCI6IjIyNDliNzYxLTU1YzMtNDc0Mi05NDM5LWVhNTk3YWFlMmI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gud2VuemVsXFxBcHBEYXRhXFxMb2NhbFxcVGVtcFxcMXo0bjB3bmouanBnIiwiVXJpU3RyaW5nIjoiMjI0OWI3NjEtNTVjMy00NzQyLTk0MzktZWE1OTdhYWUyYj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c2MC8yNDQyMiIsIkVkaXRvcnMiOltdLCJFdmFsdWF0aW9uQ29tcGxleGl0eSI6MCwiRXZhbHVhdGlvblNvdXJjZVRleHRGb3JtYXQiOjAsIkdyb3VwcyI6W10sIkhhc0xhYmVsMSI6ZmFsc2UsIkhhc0xhYmVsMiI6ZmFsc2UsIklzYm4iOiI5Nzg5Mjc5NzU3NzE2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3NjAvMjQ0MjIiLCJVcmlTdHJpbmciOiJodHRwczovL2RvaS5vcmcvMTAuMjc2MC8yNDQy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}</w:instrText>
                </w:r>
                <w:r w:rsidRPr="00525119">
                  <w:rPr>
                    <w:sz w:val="18"/>
                    <w:szCs w:val="18"/>
                  </w:rPr>
                  <w:fldChar w:fldCharType="separate"/>
                </w:r>
                <w:r w:rsidR="00E17DD6">
                  <w:rPr>
                    <w:sz w:val="18"/>
                    <w:szCs w:val="18"/>
                    <w:vertAlign w:val="superscript"/>
                  </w:rPr>
                  <w:t>44</w:t>
                </w:r>
                <w:r w:rsidRPr="00525119">
                  <w:rPr>
                    <w:sz w:val="18"/>
                    <w:szCs w:val="18"/>
                  </w:rPr>
                  <w:fldChar w:fldCharType="end"/>
                </w:r>
              </w:sdtContent>
            </w:sdt>
          </w:p>
        </w:tc>
        <w:tc>
          <w:tcPr>
            <w:tcW w:w="1499" w:type="dxa"/>
          </w:tcPr>
          <w:p w14:paraId="4C4CEEE4" w14:textId="45E63DE9" w:rsidR="00103F03" w:rsidRPr="00525119" w:rsidRDefault="002F34FA" w:rsidP="00C232E6">
            <w:pPr>
              <w:rPr>
                <w:sz w:val="18"/>
                <w:szCs w:val="18"/>
              </w:rPr>
            </w:pPr>
            <w:r w:rsidRPr="00525119">
              <w:rPr>
                <w:sz w:val="18"/>
                <w:szCs w:val="18"/>
              </w:rPr>
              <w:t>0.4%</w:t>
            </w:r>
            <w:sdt>
              <w:sdtPr>
                <w:rPr>
                  <w:sz w:val="18"/>
                  <w:szCs w:val="18"/>
                </w:rPr>
                <w:alias w:val="To edit, see citavi.com/edit"/>
                <w:tag w:val="CitaviPlaceholder#e627f505-3953-494d-8077-b46488e5ac45"/>
                <w:id w:val="33933005"/>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OWM0NDQyLWVlYWYtNDRlMi1iZDM2LTg2MWZmZDgyZDVhMCIsIlJhbmdlTGVuZ3RoIjoyLCJSZWZlcmVuY2VJZCI6IjIyNDliNzYxLTU1YzMtNDc0Mi05NDM5LWVhNTk3YWFlMmI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gud2VuemVsXFxBcHBEYXRhXFxMb2NhbFxcVGVtcFxcMXo0bjB3bmouanBnIiwiVXJpU3RyaW5nIjoiMjI0OWI3NjEtNTVjMy00NzQyLTk0MzktZWE1OTdhYWUyYj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c2MC8yNDQyMiIsIkVkaXRvcnMiOltdLCJFdmFsdWF0aW9uQ29tcGxleGl0eSI6MCwiRXZhbHVhdGlvblNvdXJjZVRleHRGb3JtYXQiOjAsIkdyb3VwcyI6W10sIkhhc0xhYmVsMSI6ZmFsc2UsIkhhc0xhYmVsMiI6ZmFsc2UsIklzYm4iOiI5Nzg5Mjc5NzU3NzE2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3NjAvMjQ0MjIiLCJVcmlTdHJpbmciOiJodHRwczovL2RvaS5vcmcvMTAuMjc2MC8yNDQy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}</w:instrText>
                </w:r>
                <w:r w:rsidRPr="00525119">
                  <w:rPr>
                    <w:sz w:val="18"/>
                    <w:szCs w:val="18"/>
                  </w:rPr>
                  <w:fldChar w:fldCharType="separate"/>
                </w:r>
                <w:r w:rsidR="00E17DD6">
                  <w:rPr>
                    <w:sz w:val="18"/>
                    <w:szCs w:val="18"/>
                    <w:vertAlign w:val="superscript"/>
                  </w:rPr>
                  <w:t>44</w:t>
                </w:r>
                <w:r w:rsidRPr="00525119">
                  <w:rPr>
                    <w:sz w:val="18"/>
                    <w:szCs w:val="18"/>
                  </w:rPr>
                  <w:fldChar w:fldCharType="end"/>
                </w:r>
              </w:sdtContent>
            </w:sdt>
          </w:p>
        </w:tc>
        <w:tc>
          <w:tcPr>
            <w:tcW w:w="1256" w:type="dxa"/>
          </w:tcPr>
          <w:p w14:paraId="3E756BAF" w14:textId="6B7BD90C" w:rsidR="00103F03" w:rsidRPr="00525119" w:rsidRDefault="002F34FA" w:rsidP="00C232E6">
            <w:pPr>
              <w:rPr>
                <w:sz w:val="18"/>
                <w:szCs w:val="18"/>
              </w:rPr>
            </w:pPr>
            <w:r w:rsidRPr="00525119">
              <w:rPr>
                <w:sz w:val="18"/>
                <w:szCs w:val="18"/>
              </w:rPr>
              <w:t>99%</w:t>
            </w:r>
            <w:sdt>
              <w:sdtPr>
                <w:rPr>
                  <w:sz w:val="18"/>
                  <w:szCs w:val="18"/>
                </w:rPr>
                <w:alias w:val="To edit, see citavi.com/edit"/>
                <w:tag w:val="CitaviPlaceholder#80f980b6-5fdd-4316-a831-2e1b9654dd62"/>
                <w:id w:val="1242756023"/>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g1YTdhLTcxZjctNDEyNi04N2YzLTBmOGFiZDllMGQ3NiIsIlJhbmdlTGVuZ3RoIjoyLCJSZWZlcmVuY2VJZCI6IjIyNDliNzYxLTU1YzMtNDc0Mi05NDM5LWVhNTk3YWFlMmI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gud2VuemVsXFxBcHBEYXRhXFxMb2NhbFxcVGVtcFxcMXo0bjB3bmouanBnIiwiVXJpU3RyaW5nIjoiMjI0OWI3NjEtNTVjMy00NzQyLTk0MzktZWE1OTdhYWUyYj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c2MC8yNDQyMiIsIkVkaXRvcnMiOltdLCJFdmFsdWF0aW9uQ29tcGxleGl0eSI6MCwiRXZhbHVhdGlvblNvdXJjZVRleHRGb3JtYXQiOjAsIkdyb3VwcyI6W10sIkhhc0xhYmVsMSI6ZmFsc2UsIkhhc0xhYmVsMiI6ZmFsc2UsIklzYm4iOiI5Nzg5Mjc5NzU3NzE2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3NjAvMjQ0MjIiLCJVcmlTdHJpbmciOiJodHRwczovL2RvaS5vcmcvMTAuMjc2MC8yNDQy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}</w:instrText>
                </w:r>
                <w:r w:rsidRPr="00525119">
                  <w:rPr>
                    <w:sz w:val="18"/>
                    <w:szCs w:val="18"/>
                  </w:rPr>
                  <w:fldChar w:fldCharType="separate"/>
                </w:r>
                <w:r w:rsidR="00E17DD6">
                  <w:rPr>
                    <w:sz w:val="18"/>
                    <w:szCs w:val="18"/>
                    <w:vertAlign w:val="superscript"/>
                  </w:rPr>
                  <w:t>44</w:t>
                </w:r>
                <w:r w:rsidRPr="00525119">
                  <w:rPr>
                    <w:sz w:val="18"/>
                    <w:szCs w:val="18"/>
                  </w:rPr>
                  <w:fldChar w:fldCharType="end"/>
                </w:r>
              </w:sdtContent>
            </w:sdt>
          </w:p>
        </w:tc>
        <w:tc>
          <w:tcPr>
            <w:tcW w:w="1268" w:type="dxa"/>
          </w:tcPr>
          <w:p w14:paraId="39B0DDA9" w14:textId="69393A1A" w:rsidR="00103F03" w:rsidRPr="00525119" w:rsidRDefault="002F34FA" w:rsidP="00C232E6">
            <w:pPr>
              <w:rPr>
                <w:sz w:val="18"/>
                <w:szCs w:val="18"/>
              </w:rPr>
            </w:pPr>
            <w:r w:rsidRPr="00525119">
              <w:rPr>
                <w:sz w:val="18"/>
                <w:szCs w:val="18"/>
              </w:rPr>
              <w:t>20 a</w:t>
            </w:r>
            <w:sdt>
              <w:sdtPr>
                <w:rPr>
                  <w:sz w:val="18"/>
                  <w:szCs w:val="18"/>
                </w:rPr>
                <w:alias w:val="To edit, see citavi.com/edit"/>
                <w:tag w:val="CitaviPlaceholder#750a2b8a-b3c1-407a-986f-547555bd1b2c"/>
                <w:id w:val="1565534585"/>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EyMGQ4LTBhZTMtNGViMC05NDEzLWQ4MjhkZjlkYjE1YSIsIlJhbmdlTGVuZ3RoIjoyLCJSZWZlcmVuY2VJZCI6IjIyNDliNzYxLTU1YzMtNDc0Mi05NDM5LWVhNTk3YWFlMmI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gud2VuemVsXFxBcHBEYXRhXFxMb2NhbFxcVGVtcFxcMXo0bjB3bmouanBnIiwiVXJpU3RyaW5nIjoiMjI0OWI3NjEtNTVjMy00NzQyLTk0MzktZWE1OTdhYWUyYj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c2MC8yNDQyMiIsIkVkaXRvcnMiOltdLCJFdmFsdWF0aW9uQ29tcGxleGl0eSI6MCwiRXZhbHVhdGlvblNvdXJjZVRleHRGb3JtYXQiOjAsIkdyb3VwcyI6W10sIkhhc0xhYmVsMSI6ZmFsc2UsIkhhc0xhYmVsMiI6ZmFsc2UsIklzYm4iOiI5Nzg5Mjc5NzU3NzE2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3NjAvMjQ0MjIiLCJVcmlTdHJpbmciOiJodHRwczovL2RvaS5vcmcvMTAuMjc2MC8yNDQy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}</w:instrText>
                </w:r>
                <w:r w:rsidRPr="00525119">
                  <w:rPr>
                    <w:sz w:val="18"/>
                    <w:szCs w:val="18"/>
                  </w:rPr>
                  <w:fldChar w:fldCharType="separate"/>
                </w:r>
                <w:r w:rsidR="00E17DD6">
                  <w:rPr>
                    <w:sz w:val="18"/>
                    <w:szCs w:val="18"/>
                    <w:vertAlign w:val="superscript"/>
                  </w:rPr>
                  <w:t>44</w:t>
                </w:r>
                <w:r w:rsidRPr="00525119">
                  <w:rPr>
                    <w:sz w:val="18"/>
                    <w:szCs w:val="18"/>
                  </w:rPr>
                  <w:fldChar w:fldCharType="end"/>
                </w:r>
              </w:sdtContent>
            </w:sdt>
          </w:p>
        </w:tc>
        <w:tc>
          <w:tcPr>
            <w:tcW w:w="2374" w:type="dxa"/>
          </w:tcPr>
          <w:p w14:paraId="51346201" w14:textId="77777777" w:rsidR="00103F03" w:rsidRPr="00525119" w:rsidRDefault="00103F03" w:rsidP="00C232E6">
            <w:pPr>
              <w:rPr>
                <w:sz w:val="18"/>
                <w:szCs w:val="18"/>
              </w:rPr>
            </w:pPr>
          </w:p>
        </w:tc>
      </w:tr>
      <w:tr w:rsidR="00525119" w14:paraId="0BD7D735" w14:textId="77777777" w:rsidTr="00F72E96">
        <w:tc>
          <w:tcPr>
            <w:tcW w:w="1587" w:type="dxa"/>
          </w:tcPr>
          <w:p w14:paraId="70AD62BE" w14:textId="582655A6" w:rsidR="00103F03" w:rsidRPr="00525119" w:rsidRDefault="002F34FA" w:rsidP="00C232E6">
            <w:pPr>
              <w:rPr>
                <w:sz w:val="18"/>
                <w:szCs w:val="18"/>
              </w:rPr>
            </w:pPr>
            <w:r w:rsidRPr="00525119">
              <w:rPr>
                <w:sz w:val="18"/>
                <w:szCs w:val="18"/>
              </w:rPr>
              <w:t>Air cooling</w:t>
            </w:r>
          </w:p>
        </w:tc>
        <w:tc>
          <w:tcPr>
            <w:tcW w:w="1078" w:type="dxa"/>
          </w:tcPr>
          <w:p w14:paraId="46B2079D" w14:textId="4FCE91D3" w:rsidR="00103F03" w:rsidRPr="00525119" w:rsidRDefault="002F34FA" w:rsidP="00C232E6">
            <w:pPr>
              <w:rPr>
                <w:sz w:val="18"/>
                <w:szCs w:val="18"/>
              </w:rPr>
            </w:pPr>
            <w:r w:rsidRPr="00525119">
              <w:rPr>
                <w:sz w:val="18"/>
                <w:szCs w:val="18"/>
              </w:rPr>
              <w:t>200 €/kW</w:t>
            </w:r>
            <w:r w:rsidRPr="00525119">
              <w:rPr>
                <w:sz w:val="18"/>
                <w:szCs w:val="18"/>
                <w:vertAlign w:val="subscript"/>
              </w:rPr>
              <w:t>th</w:t>
            </w:r>
          </w:p>
        </w:tc>
        <w:tc>
          <w:tcPr>
            <w:tcW w:w="1499" w:type="dxa"/>
          </w:tcPr>
          <w:p w14:paraId="36DADDCA" w14:textId="0DB0BC33" w:rsidR="00103F03" w:rsidRPr="00525119" w:rsidRDefault="002F34FA" w:rsidP="00C232E6">
            <w:pPr>
              <w:rPr>
                <w:sz w:val="18"/>
                <w:szCs w:val="18"/>
              </w:rPr>
            </w:pPr>
            <w:r w:rsidRPr="00525119">
              <w:rPr>
                <w:sz w:val="18"/>
                <w:szCs w:val="18"/>
              </w:rPr>
              <w:t>2%</w:t>
            </w:r>
            <w:sdt>
              <w:sdtPr>
                <w:rPr>
                  <w:sz w:val="18"/>
                  <w:szCs w:val="18"/>
                </w:rPr>
                <w:alias w:val="To edit, see citavi.com/edit"/>
                <w:tag w:val="CitaviPlaceholder#f944b999-66d8-4f8e-91f6-3cda013b9096"/>
                <w:id w:val="1163743990"/>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I2MTg1LTM5ZDAtNDRiMC1hZTdhLTk0MGExYzM4ZjlhNiIsIlJhbmdlTGVuZ3RoIjoyLCJSZWZlcmVuY2VJZCI6Ijk0ZTQ3ZmEwLTk1ZDAtNDM5Mi04Yjc0LWQxNjgwMzMyMDN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oLndlbnplbFxcQXBwRGF0YVxcTG9jYWxcXFRlbXBcXDBjYTFjczJ5LmpwZyIsIlVyaVN0cmluZyI6Ijk0ZTQ3ZmEwLTk1ZDAtNDM5Mi04Yjc0LWQxNjgwMzMyMDNh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h5ZGVuZS4yMDI0LjExLjM4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pamh5ZGVuZS4yMDI0LjExLjM4MSIsIlVyaVN0cmluZyI6Imh0dHBzOi8vZG9pLm9yZy8xMC4xMDE2L2ouaWpoeWRlbmUuMjAyNC4xMS4z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}</w:instrText>
                </w:r>
                <w:r w:rsidRPr="00525119">
                  <w:rPr>
                    <w:sz w:val="18"/>
                    <w:szCs w:val="18"/>
                  </w:rPr>
                  <w:fldChar w:fldCharType="separate"/>
                </w:r>
                <w:r w:rsidR="00E17DD6">
                  <w:rPr>
                    <w:sz w:val="18"/>
                    <w:szCs w:val="18"/>
                    <w:vertAlign w:val="superscript"/>
                  </w:rPr>
                  <w:t>45</w:t>
                </w:r>
                <w:r w:rsidRPr="00525119">
                  <w:rPr>
                    <w:sz w:val="18"/>
                    <w:szCs w:val="18"/>
                  </w:rPr>
                  <w:fldChar w:fldCharType="end"/>
                </w:r>
              </w:sdtContent>
            </w:sdt>
          </w:p>
        </w:tc>
        <w:tc>
          <w:tcPr>
            <w:tcW w:w="1256" w:type="dxa"/>
          </w:tcPr>
          <w:p w14:paraId="057B5A5D" w14:textId="77777777" w:rsidR="00103F03" w:rsidRPr="00525119" w:rsidRDefault="00103F03" w:rsidP="00C232E6">
            <w:pPr>
              <w:rPr>
                <w:sz w:val="18"/>
                <w:szCs w:val="18"/>
              </w:rPr>
            </w:pPr>
          </w:p>
        </w:tc>
        <w:tc>
          <w:tcPr>
            <w:tcW w:w="1268" w:type="dxa"/>
          </w:tcPr>
          <w:p w14:paraId="68465C4D" w14:textId="1F1F96AF" w:rsidR="00103F03" w:rsidRPr="00525119" w:rsidRDefault="002F34FA" w:rsidP="00C232E6">
            <w:pPr>
              <w:rPr>
                <w:sz w:val="18"/>
                <w:szCs w:val="18"/>
              </w:rPr>
            </w:pPr>
            <w:r w:rsidRPr="00525119">
              <w:rPr>
                <w:sz w:val="18"/>
                <w:szCs w:val="18"/>
              </w:rPr>
              <w:t>25 a</w:t>
            </w:r>
            <w:sdt>
              <w:sdtPr>
                <w:rPr>
                  <w:sz w:val="18"/>
                  <w:szCs w:val="18"/>
                </w:rPr>
                <w:alias w:val="To edit, see citavi.com/edit"/>
                <w:tag w:val="CitaviPlaceholder#762a6dcc-300e-42ef-9f8c-41f01ae90097"/>
                <w:id w:val="252626560"/>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YzQwZWY0LTFjMTAtNDQwNC1hNzY3LTg0MGEzYjlkOTNiMCIsIlJhbmdlTGVuZ3RoIjoyLCJSZWZlcmVuY2VJZCI6Ijk0ZTQ3ZmEwLTk1ZDAtNDM5Mi04Yjc0LWQxNjgwMzMyMDN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oLndlbnplbFxcQXBwRGF0YVxcTG9jYWxcXFRlbXBcXDBjYTFjczJ5LmpwZyIsIlVyaVN0cmluZyI6Ijk0ZTQ3ZmEwLTk1ZDAtNDM5Mi04Yjc0LWQxNjgwMzMyMDNh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h5ZGVuZS4yMDI0LjExLjM4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pamh5ZGVuZS4yMDI0LjExLjM4MSIsIlVyaVN0cmluZyI6Imh0dHBzOi8vZG9pLm9yZy8xMC4xMDE2L2ouaWpoeWRlbmUuMjAyNC4xMS4z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}</w:instrText>
                </w:r>
                <w:r w:rsidRPr="00525119">
                  <w:rPr>
                    <w:sz w:val="18"/>
                    <w:szCs w:val="18"/>
                  </w:rPr>
                  <w:fldChar w:fldCharType="separate"/>
                </w:r>
                <w:r w:rsidR="00E17DD6">
                  <w:rPr>
                    <w:sz w:val="18"/>
                    <w:szCs w:val="18"/>
                    <w:vertAlign w:val="superscript"/>
                  </w:rPr>
                  <w:t>45</w:t>
                </w:r>
                <w:r w:rsidRPr="00525119">
                  <w:rPr>
                    <w:sz w:val="18"/>
                    <w:szCs w:val="18"/>
                  </w:rPr>
                  <w:fldChar w:fldCharType="end"/>
                </w:r>
              </w:sdtContent>
            </w:sdt>
          </w:p>
        </w:tc>
        <w:tc>
          <w:tcPr>
            <w:tcW w:w="2374" w:type="dxa"/>
          </w:tcPr>
          <w:p w14:paraId="6E4FF0DA" w14:textId="77768059" w:rsidR="00103F03" w:rsidRPr="00525119" w:rsidRDefault="002F34FA" w:rsidP="00C232E6">
            <w:pPr>
              <w:rPr>
                <w:sz w:val="18"/>
                <w:szCs w:val="18"/>
              </w:rPr>
            </w:pPr>
            <w:r w:rsidRPr="00525119">
              <w:rPr>
                <w:sz w:val="18"/>
                <w:szCs w:val="18"/>
              </w:rPr>
              <w:t xml:space="preserve">See </w:t>
            </w:r>
            <w:r w:rsidRPr="00525119">
              <w:rPr>
                <w:sz w:val="18"/>
                <w:szCs w:val="18"/>
              </w:rPr>
              <w:fldChar w:fldCharType="begin"/>
            </w:r>
            <w:r w:rsidRPr="00525119">
              <w:rPr>
                <w:sz w:val="18"/>
                <w:szCs w:val="18"/>
              </w:rPr>
              <w:instrText xml:space="preserve"> REF _Ref194302309 \h </w:instrText>
            </w:r>
            <w:r w:rsidR="00525119">
              <w:rPr>
                <w:sz w:val="18"/>
                <w:szCs w:val="18"/>
              </w:rPr>
              <w:instrText xml:space="preserve"> \* MERGEFORMAT </w:instrText>
            </w:r>
            <w:r w:rsidRPr="00525119">
              <w:rPr>
                <w:sz w:val="18"/>
                <w:szCs w:val="18"/>
              </w:rPr>
            </w:r>
            <w:r w:rsidRPr="00525119">
              <w:rPr>
                <w:sz w:val="18"/>
                <w:szCs w:val="18"/>
              </w:rPr>
              <w:fldChar w:fldCharType="separate"/>
            </w:r>
            <w:r w:rsidR="006D3191" w:rsidRPr="006D3191">
              <w:rPr>
                <w:sz w:val="18"/>
                <w:szCs w:val="18"/>
              </w:rPr>
              <w:t>1.3 Air Cooling Model</w:t>
            </w:r>
            <w:r w:rsidRPr="00525119">
              <w:rPr>
                <w:sz w:val="18"/>
                <w:szCs w:val="18"/>
              </w:rPr>
              <w:fldChar w:fldCharType="end"/>
            </w:r>
          </w:p>
        </w:tc>
      </w:tr>
      <w:tr w:rsidR="00525119" w14:paraId="1F486F62" w14:textId="77777777" w:rsidTr="00F72E96">
        <w:tc>
          <w:tcPr>
            <w:tcW w:w="1587" w:type="dxa"/>
          </w:tcPr>
          <w:p w14:paraId="154241FA" w14:textId="03AD553D" w:rsidR="00103F03" w:rsidRPr="00525119" w:rsidRDefault="002F34FA" w:rsidP="00C232E6">
            <w:pPr>
              <w:rPr>
                <w:sz w:val="18"/>
                <w:szCs w:val="18"/>
              </w:rPr>
            </w:pPr>
            <w:r w:rsidRPr="00525119">
              <w:rPr>
                <w:sz w:val="18"/>
                <w:szCs w:val="18"/>
              </w:rPr>
              <w:t>CO</w:t>
            </w:r>
            <w:r w:rsidRPr="00525119">
              <w:rPr>
                <w:sz w:val="18"/>
                <w:szCs w:val="18"/>
                <w:vertAlign w:val="subscript"/>
              </w:rPr>
              <w:t>2</w:t>
            </w:r>
            <w:r w:rsidRPr="00525119">
              <w:rPr>
                <w:sz w:val="18"/>
                <w:szCs w:val="18"/>
              </w:rPr>
              <w:t xml:space="preserve"> liquefaction</w:t>
            </w:r>
          </w:p>
        </w:tc>
        <w:tc>
          <w:tcPr>
            <w:tcW w:w="1078" w:type="dxa"/>
          </w:tcPr>
          <w:p w14:paraId="29E9BDA2" w14:textId="264D5517" w:rsidR="00103F03" w:rsidRPr="00525119" w:rsidRDefault="002F34FA" w:rsidP="00C232E6">
            <w:pPr>
              <w:rPr>
                <w:sz w:val="18"/>
                <w:szCs w:val="18"/>
              </w:rPr>
            </w:pPr>
            <w:r w:rsidRPr="00525119">
              <w:rPr>
                <w:sz w:val="18"/>
                <w:szCs w:val="18"/>
              </w:rPr>
              <w:t>21 €/(t/a)</w:t>
            </w:r>
            <w:sdt>
              <w:sdtPr>
                <w:rPr>
                  <w:sz w:val="18"/>
                  <w:szCs w:val="18"/>
                </w:rPr>
                <w:alias w:val="To edit, see citavi.com/edit"/>
                <w:tag w:val="CitaviPlaceholder#ad5bc60b-3bf1-44a6-9c49-4e0cf5d4b035"/>
                <w:id w:val="802812085"/>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GU5ZTE3LTc5Y2MtNDliYi04MTY5LThjZmExYzI0NWZmYiIsIlJhbmdlTGVuZ3RoIjoyLCJSZWZlcmVuY2VJZCI6IjQ0OGM5MTk0LWRhMjMtNDY4Ny1iNzJiLTEyM2U2OTViMm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uMDIuMjAyNSIsIkF1dGhvcnMiOlt7IiRpZCI6IjciLCIkdHlwZSI6IlN3aXNzQWNhZGVtaWMuQ2l0YXZpLlBlcnNvbiwgU3dpc3NBY2FkZW1pYy5DaXRhdmkiLCJMYXN0TmFtZSI6IkRlcGFydG1lbnQgZm9yIEJ1c2luZXNzLCBFbmVyZ3kgYW5kIEluZHVzdHJpYWwgU3RyYXRlZ3kiLCJQcm90ZWN0ZWQiOmZhbHNlLCJTZXgiOjAsIkNyZWF0ZWRCeSI6Il9IZW5yaWsgV2VuemVsIiwiQ3JlYXRlZE9uIjoiMjAyNS0wMi0xOVQwOTowOTozOSIsIk1vZGlmaWVkQnkiOiJfSGVucmlrIFdlbnplbCIsIklkIjoiNjE3MTJmYmQtNjI5My00MWIxLWJhMDMtZjdmOGVhMDNhZDA4IiwiTW9kaWZpZWRPbiI6IjIwMjUtMDItMTlUMDk6MDk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cmRlbXZrZTAuanBnIiwiVXJpU3RyaW5nIjoiNDQ4YzkxOTQtZGEyMy00Njg3LWI3MmItMTIzZTY5NWIyYmY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nb3YudWsvZ292ZXJubWVudC9wdWJsaWNhdGlvbnMvc2hpcHBpbmctY2FyYm9uLWRpb3hpZGUtY28yLXVrLWNvc3QtZXN0aW1hdGlvbi1zdHVkeSIsIlVyaVN0cmluZyI6Imh0dHBzOi8vd3d3Lmdvdi51ay9nb3Zlcm5tZW50L3B1YmxpY2F0aW9ucy9zaGlwcGluZy1jYXJib24tZGlveGlkZS1jbzItdWstY29zdC1lc3RpbWF0aW9uLXN0dWR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}</w:instrText>
                </w:r>
                <w:r w:rsidRPr="00525119">
                  <w:rPr>
                    <w:sz w:val="18"/>
                    <w:szCs w:val="18"/>
                  </w:rPr>
                  <w:fldChar w:fldCharType="separate"/>
                </w:r>
                <w:r w:rsidR="00E17DD6">
                  <w:rPr>
                    <w:sz w:val="18"/>
                    <w:szCs w:val="18"/>
                    <w:vertAlign w:val="superscript"/>
                  </w:rPr>
                  <w:t>46</w:t>
                </w:r>
                <w:r w:rsidRPr="00525119">
                  <w:rPr>
                    <w:sz w:val="18"/>
                    <w:szCs w:val="18"/>
                  </w:rPr>
                  <w:fldChar w:fldCharType="end"/>
                </w:r>
              </w:sdtContent>
            </w:sdt>
          </w:p>
        </w:tc>
        <w:tc>
          <w:tcPr>
            <w:tcW w:w="1499" w:type="dxa"/>
          </w:tcPr>
          <w:p w14:paraId="071CB0F8" w14:textId="5BED3861" w:rsidR="00103F03" w:rsidRPr="00525119" w:rsidRDefault="002F34FA" w:rsidP="00C232E6">
            <w:pPr>
              <w:rPr>
                <w:sz w:val="18"/>
                <w:szCs w:val="18"/>
              </w:rPr>
            </w:pPr>
            <w:r w:rsidRPr="00525119">
              <w:rPr>
                <w:sz w:val="18"/>
                <w:szCs w:val="18"/>
              </w:rPr>
              <w:t>10%</w:t>
            </w:r>
            <w:sdt>
              <w:sdtPr>
                <w:rPr>
                  <w:sz w:val="18"/>
                  <w:szCs w:val="18"/>
                </w:rPr>
                <w:alias w:val="To edit, see citavi.com/edit"/>
                <w:tag w:val="CitaviPlaceholder#c4363dab-8f72-4a75-a8fd-9d542e8fda4f"/>
                <w:id w:val="-1067877880"/>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QyNDRmLTA1YzktNGFiZC04NGMyLThhOTExOGExMzY2NyIsIlJhbmdlTGVuZ3RoIjoyLCJSZWZlcmVuY2VJZCI6IjQ0OGM5MTk0LWRhMjMtNDY4Ny1iNzJiLTEyM2U2OTViMm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uMDIuMjAyNSIsIkF1dGhvcnMiOlt7IiRpZCI6IjciLCIkdHlwZSI6IlN3aXNzQWNhZGVtaWMuQ2l0YXZpLlBlcnNvbiwgU3dpc3NBY2FkZW1pYy5DaXRhdmkiLCJMYXN0TmFtZSI6IkRlcGFydG1lbnQgZm9yIEJ1c2luZXNzLCBFbmVyZ3kgYW5kIEluZHVzdHJpYWwgU3RyYXRlZ3kiLCJQcm90ZWN0ZWQiOmZhbHNlLCJTZXgiOjAsIkNyZWF0ZWRCeSI6Il9IZW5yaWsgV2VuemVsIiwiQ3JlYXRlZE9uIjoiMjAyNS0wMi0xOVQwOTowOTozOSIsIk1vZGlmaWVkQnkiOiJfSGVucmlrIFdlbnplbCIsIklkIjoiNjE3MTJmYmQtNjI5My00MWIxLWJhMDMtZjdmOGVhMDNhZDA4IiwiTW9kaWZpZWRPbiI6IjIwMjUtMDItMTlUMDk6MDk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cmRlbXZrZTAuanBnIiwiVXJpU3RyaW5nIjoiNDQ4YzkxOTQtZGEyMy00Njg3LWI3MmItMTIzZTY5NWIyYmY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nb3YudWsvZ292ZXJubWVudC9wdWJsaWNhdGlvbnMvc2hpcHBpbmctY2FyYm9uLWRpb3hpZGUtY28yLXVrLWNvc3QtZXN0aW1hdGlvbi1zdHVkeSIsIlVyaVN0cmluZyI6Imh0dHBzOi8vd3d3Lmdvdi51ay9nb3Zlcm5tZW50L3B1YmxpY2F0aW9ucy9zaGlwcGluZy1jYXJib24tZGlveGlkZS1jbzItdWstY29zdC1lc3RpbWF0aW9uLXN0dWR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}</w:instrText>
                </w:r>
                <w:r w:rsidRPr="00525119">
                  <w:rPr>
                    <w:sz w:val="18"/>
                    <w:szCs w:val="18"/>
                  </w:rPr>
                  <w:fldChar w:fldCharType="separate"/>
                </w:r>
                <w:r w:rsidR="00E17DD6">
                  <w:rPr>
                    <w:sz w:val="18"/>
                    <w:szCs w:val="18"/>
                    <w:vertAlign w:val="superscript"/>
                  </w:rPr>
                  <w:t>46</w:t>
                </w:r>
                <w:r w:rsidRPr="00525119">
                  <w:rPr>
                    <w:sz w:val="18"/>
                    <w:szCs w:val="18"/>
                  </w:rPr>
                  <w:fldChar w:fldCharType="end"/>
                </w:r>
              </w:sdtContent>
            </w:sdt>
          </w:p>
        </w:tc>
        <w:tc>
          <w:tcPr>
            <w:tcW w:w="1256" w:type="dxa"/>
          </w:tcPr>
          <w:p w14:paraId="72BDC7A6" w14:textId="6B4A1401" w:rsidR="00103F03" w:rsidRPr="00525119" w:rsidRDefault="002F34FA" w:rsidP="00C232E6">
            <w:pPr>
              <w:rPr>
                <w:sz w:val="18"/>
                <w:szCs w:val="18"/>
              </w:rPr>
            </w:pPr>
            <w:r w:rsidRPr="00525119">
              <w:rPr>
                <w:sz w:val="18"/>
                <w:szCs w:val="18"/>
              </w:rPr>
              <w:t>83.1 kWh/t</w:t>
            </w:r>
            <w:sdt>
              <w:sdtPr>
                <w:rPr>
                  <w:sz w:val="18"/>
                  <w:szCs w:val="18"/>
                </w:rPr>
                <w:alias w:val="To edit, see citavi.com/edit"/>
                <w:tag w:val="CitaviPlaceholder#29f2ef72-ee01-42a8-b7ca-b12020bbd25f"/>
                <w:id w:val="331423469"/>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TQ2Y2M5LTU3NzctNDFmYy04ZDUwLTk2NmQ1MjM5OTdlOSIsIlJhbmdlTGVuZ3RoIjoyLCJSZWZlcmVuY2VJZCI6IjQ0OGM5MTk0LWRhMjMtNDY4Ny1iNzJiLTEyM2U2OTViMm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uMDIuMjAyNSIsIkF1dGhvcnMiOlt7IiRpZCI6IjciLCIkdHlwZSI6IlN3aXNzQWNhZGVtaWMuQ2l0YXZpLlBlcnNvbiwgU3dpc3NBY2FkZW1pYy5DaXRhdmkiLCJMYXN0TmFtZSI6IkRlcGFydG1lbnQgZm9yIEJ1c2luZXNzLCBFbmVyZ3kgYW5kIEluZHVzdHJpYWwgU3RyYXRlZ3kiLCJQcm90ZWN0ZWQiOmZhbHNlLCJTZXgiOjAsIkNyZWF0ZWRCeSI6Il9IZW5yaWsgV2VuemVsIiwiQ3JlYXRlZE9uIjoiMjAyNS0wMi0xOVQwOTowOTozOSIsIk1vZGlmaWVkQnkiOiJfSGVucmlrIFdlbnplbCIsIklkIjoiNjE3MTJmYmQtNjI5My00MWIxLWJhMDMtZjdmOGVhMDNhZDA4IiwiTW9kaWZpZWRPbiI6IjIwMjUtMDItMTlUMDk6MDk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cmRlbXZrZTAuanBnIiwiVXJpU3RyaW5nIjoiNDQ4YzkxOTQtZGEyMy00Njg3LWI3MmItMTIzZTY5NWIyYmY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nb3YudWsvZ292ZXJubWVudC9wdWJsaWNhdGlvbnMvc2hpcHBpbmctY2FyYm9uLWRpb3hpZGUtY28yLXVrLWNvc3QtZXN0aW1hdGlvbi1zdHVkeSIsIlVyaVN0cmluZyI6Imh0dHBzOi8vd3d3Lmdvdi51ay9nb3Zlcm5tZW50L3B1YmxpY2F0aW9ucy9zaGlwcGluZy1jYXJib24tZGlveGlkZS1jbzItdWstY29zdC1lc3RpbWF0aW9uLXN0dWR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}</w:instrText>
                </w:r>
                <w:r w:rsidRPr="00525119">
                  <w:rPr>
                    <w:sz w:val="18"/>
                    <w:szCs w:val="18"/>
                  </w:rPr>
                  <w:fldChar w:fldCharType="separate"/>
                </w:r>
                <w:r w:rsidR="00E17DD6">
                  <w:rPr>
                    <w:sz w:val="18"/>
                    <w:szCs w:val="18"/>
                    <w:vertAlign w:val="superscript"/>
                  </w:rPr>
                  <w:t>46</w:t>
                </w:r>
                <w:r w:rsidRPr="00525119">
                  <w:rPr>
                    <w:sz w:val="18"/>
                    <w:szCs w:val="18"/>
                  </w:rPr>
                  <w:fldChar w:fldCharType="end"/>
                </w:r>
              </w:sdtContent>
            </w:sdt>
          </w:p>
        </w:tc>
        <w:tc>
          <w:tcPr>
            <w:tcW w:w="1268" w:type="dxa"/>
          </w:tcPr>
          <w:p w14:paraId="75A115ED" w14:textId="0AB5C6FE" w:rsidR="00103F03" w:rsidRPr="00525119" w:rsidRDefault="002F34FA" w:rsidP="00C232E6">
            <w:pPr>
              <w:rPr>
                <w:sz w:val="18"/>
                <w:szCs w:val="18"/>
              </w:rPr>
            </w:pPr>
            <w:r w:rsidRPr="00525119">
              <w:rPr>
                <w:sz w:val="18"/>
                <w:szCs w:val="18"/>
              </w:rPr>
              <w:t>25 a</w:t>
            </w:r>
            <w:sdt>
              <w:sdtPr>
                <w:rPr>
                  <w:sz w:val="18"/>
                  <w:szCs w:val="18"/>
                </w:rPr>
                <w:alias w:val="To edit, see citavi.com/edit"/>
                <w:tag w:val="CitaviPlaceholder#e875b363-c045-4c85-80ec-0812b2e24bf0"/>
                <w:id w:val="-933593871"/>
                <w:placeholder>
                  <w:docPart w:val="DefaultPlaceholder_-1854013440"/>
                </w:placeholder>
              </w:sdtPr>
              <w:sdtContent>
                <w:r w:rsidR="00C17B7E"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2NmMWIyLTcxZjctNGY4YS1hZTUzLTY2ZTcwYmEzN2Q2ZiIsIlJhbmdlTGVuZ3RoIjoyLCJSZWZlcmVuY2VJZCI6IjdjYWI2OWY0LWEyNmUtNGNhZS05MGZjLThlMjY5MDA5YmR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oLndlbnplbFxcQXBwRGF0YVxcTG9jYWxcXFRlbXBcXDNpaTExZnZkLmpwZyIsIlVyaVN0cmluZyI6IjdjYWI2OWY0LWEyNmUtNGNhZS05MGZjLThlMjY5MDA5YmRj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nJlZnJpZy4yMDE5LjA0LjAx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anJlZnJpZy4yMDE5LjA0LjAxMSIsIlVyaVN0cmluZyI6Imh0dHBzOi8vZG9pLm9yZy8xMC4xMDE2L2ouaWpyZWZyaWcuMjAxOS4wNC4w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}</w:instrText>
                </w:r>
                <w:r w:rsidR="00C17B7E" w:rsidRPr="00525119">
                  <w:rPr>
                    <w:sz w:val="18"/>
                    <w:szCs w:val="18"/>
                  </w:rPr>
                  <w:fldChar w:fldCharType="separate"/>
                </w:r>
                <w:r w:rsidR="00E17DD6">
                  <w:rPr>
                    <w:sz w:val="18"/>
                    <w:szCs w:val="18"/>
                    <w:vertAlign w:val="superscript"/>
                  </w:rPr>
                  <w:t>47</w:t>
                </w:r>
                <w:r w:rsidR="00C17B7E" w:rsidRPr="00525119">
                  <w:rPr>
                    <w:sz w:val="18"/>
                    <w:szCs w:val="18"/>
                  </w:rPr>
                  <w:fldChar w:fldCharType="end"/>
                </w:r>
              </w:sdtContent>
            </w:sdt>
          </w:p>
        </w:tc>
        <w:tc>
          <w:tcPr>
            <w:tcW w:w="2374" w:type="dxa"/>
          </w:tcPr>
          <w:p w14:paraId="3FD31138" w14:textId="77777777" w:rsidR="00103F03" w:rsidRPr="00525119" w:rsidRDefault="00103F03" w:rsidP="00C232E6">
            <w:pPr>
              <w:rPr>
                <w:sz w:val="18"/>
                <w:szCs w:val="18"/>
              </w:rPr>
            </w:pPr>
          </w:p>
        </w:tc>
      </w:tr>
      <w:tr w:rsidR="00525119" w14:paraId="509CD168" w14:textId="77777777" w:rsidTr="00F72E96">
        <w:tc>
          <w:tcPr>
            <w:tcW w:w="1587" w:type="dxa"/>
          </w:tcPr>
          <w:p w14:paraId="4DE24CF4" w14:textId="49904278" w:rsidR="00103F03" w:rsidRPr="00525119" w:rsidRDefault="002F34FA" w:rsidP="00C232E6">
            <w:pPr>
              <w:rPr>
                <w:sz w:val="18"/>
                <w:szCs w:val="18"/>
              </w:rPr>
            </w:pPr>
            <w:r w:rsidRPr="00525119">
              <w:rPr>
                <w:sz w:val="18"/>
                <w:szCs w:val="18"/>
              </w:rPr>
              <w:t>CO</w:t>
            </w:r>
            <w:r w:rsidRPr="00525119">
              <w:rPr>
                <w:sz w:val="18"/>
                <w:szCs w:val="18"/>
                <w:vertAlign w:val="subscript"/>
              </w:rPr>
              <w:t>2</w:t>
            </w:r>
            <w:r w:rsidRPr="00525119">
              <w:rPr>
                <w:sz w:val="18"/>
                <w:szCs w:val="18"/>
              </w:rPr>
              <w:t xml:space="preserve"> gasification</w:t>
            </w:r>
          </w:p>
        </w:tc>
        <w:tc>
          <w:tcPr>
            <w:tcW w:w="1078" w:type="dxa"/>
          </w:tcPr>
          <w:p w14:paraId="7DAF19A8" w14:textId="09FAEFD5" w:rsidR="00103F03" w:rsidRPr="00525119" w:rsidRDefault="00C17B7E" w:rsidP="00C232E6">
            <w:pPr>
              <w:rPr>
                <w:sz w:val="18"/>
                <w:szCs w:val="18"/>
              </w:rPr>
            </w:pPr>
            <w:r w:rsidRPr="00525119">
              <w:rPr>
                <w:sz w:val="18"/>
                <w:szCs w:val="18"/>
              </w:rPr>
              <w:t>1.1 €/(t/a)</w:t>
            </w:r>
            <w:sdt>
              <w:sdtPr>
                <w:rPr>
                  <w:sz w:val="18"/>
                  <w:szCs w:val="18"/>
                </w:rPr>
                <w:alias w:val="To edit, see citavi.com/edit"/>
                <w:tag w:val="CitaviPlaceholder#b5b0c0f1-069c-4af8-b89e-e4e4b3511933"/>
                <w:id w:val="-882789400"/>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zNlM2VlLTk3YjQtNDFhMS04MDAyLTE3MzEzMDcxM2MxNyIsIlJhbmdlTGVuZ3RoIjoyLCJSZWZlcmVuY2VJZCI6IjQ0OGM5MTk0LWRhMjMtNDY4Ny1iNzJiLTEyM2U2OTViMm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uMDIuMjAyNSIsIkF1dGhvcnMiOlt7IiRpZCI6IjciLCIkdHlwZSI6IlN3aXNzQWNhZGVtaWMuQ2l0YXZpLlBlcnNvbiwgU3dpc3NBY2FkZW1pYy5DaXRhdmkiLCJMYXN0TmFtZSI6IkRlcGFydG1lbnQgZm9yIEJ1c2luZXNzLCBFbmVyZ3kgYW5kIEluZHVzdHJpYWwgU3RyYXRlZ3kiLCJQcm90ZWN0ZWQiOmZhbHNlLCJTZXgiOjAsIkNyZWF0ZWRCeSI6Il9IZW5yaWsgV2VuemVsIiwiQ3JlYXRlZE9uIjoiMjAyNS0wMi0xOVQwOTowOTozOSIsIk1vZGlmaWVkQnkiOiJfSGVucmlrIFdlbnplbCIsIklkIjoiNjE3MTJmYmQtNjI5My00MWIxLWJhMDMtZjdmOGVhMDNhZDA4IiwiTW9kaWZpZWRPbiI6IjIwMjUtMDItMTlUMDk6MDk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cmRlbXZrZTAuanBnIiwiVXJpU3RyaW5nIjoiNDQ4YzkxOTQtZGEyMy00Njg3LWI3MmItMTIzZTY5NWIyYmY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nb3YudWsvZ292ZXJubWVudC9wdWJsaWNhdGlvbnMvc2hpcHBpbmctY2FyYm9uLWRpb3hpZGUtY28yLXVrLWNvc3QtZXN0aW1hdGlvbi1zdHVkeSIsIlVyaVN0cmluZyI6Imh0dHBzOi8vd3d3Lmdvdi51ay9nb3Zlcm5tZW50L3B1YmxpY2F0aW9ucy9zaGlwcGluZy1jYXJib24tZGlveGlkZS1jbzItdWstY29zdC1lc3RpbWF0aW9uLXN0dWR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}</w:instrText>
                </w:r>
                <w:r w:rsidRPr="00525119">
                  <w:rPr>
                    <w:sz w:val="18"/>
                    <w:szCs w:val="18"/>
                  </w:rPr>
                  <w:fldChar w:fldCharType="separate"/>
                </w:r>
                <w:r w:rsidR="00E17DD6">
                  <w:rPr>
                    <w:sz w:val="18"/>
                    <w:szCs w:val="18"/>
                    <w:vertAlign w:val="superscript"/>
                  </w:rPr>
                  <w:t>46</w:t>
                </w:r>
                <w:r w:rsidRPr="00525119">
                  <w:rPr>
                    <w:sz w:val="18"/>
                    <w:szCs w:val="18"/>
                  </w:rPr>
                  <w:fldChar w:fldCharType="end"/>
                </w:r>
              </w:sdtContent>
            </w:sdt>
          </w:p>
        </w:tc>
        <w:tc>
          <w:tcPr>
            <w:tcW w:w="1499" w:type="dxa"/>
          </w:tcPr>
          <w:p w14:paraId="41784D40" w14:textId="77777777" w:rsidR="00103F03" w:rsidRPr="00525119" w:rsidRDefault="00103F03" w:rsidP="00C232E6">
            <w:pPr>
              <w:rPr>
                <w:sz w:val="18"/>
                <w:szCs w:val="18"/>
              </w:rPr>
            </w:pPr>
          </w:p>
        </w:tc>
        <w:tc>
          <w:tcPr>
            <w:tcW w:w="1256" w:type="dxa"/>
          </w:tcPr>
          <w:p w14:paraId="3F38569C" w14:textId="2113120A" w:rsidR="00103F03" w:rsidRPr="00525119" w:rsidRDefault="00C17B7E" w:rsidP="00C232E6">
            <w:pPr>
              <w:rPr>
                <w:sz w:val="18"/>
                <w:szCs w:val="18"/>
              </w:rPr>
            </w:pPr>
            <w:r w:rsidRPr="00525119">
              <w:rPr>
                <w:sz w:val="18"/>
                <w:szCs w:val="18"/>
              </w:rPr>
              <w:t>75.7 kWh/t</w:t>
            </w:r>
          </w:p>
        </w:tc>
        <w:tc>
          <w:tcPr>
            <w:tcW w:w="1268" w:type="dxa"/>
          </w:tcPr>
          <w:p w14:paraId="6F5F67A6" w14:textId="278671D2" w:rsidR="00103F03" w:rsidRPr="00525119" w:rsidRDefault="00C17B7E" w:rsidP="00C232E6">
            <w:pPr>
              <w:rPr>
                <w:sz w:val="18"/>
                <w:szCs w:val="18"/>
              </w:rPr>
            </w:pPr>
            <w:r w:rsidRPr="00525119">
              <w:rPr>
                <w:sz w:val="18"/>
                <w:szCs w:val="18"/>
              </w:rPr>
              <w:t>25 a</w:t>
            </w:r>
            <w:sdt>
              <w:sdtPr>
                <w:rPr>
                  <w:sz w:val="18"/>
                  <w:szCs w:val="18"/>
                </w:rPr>
                <w:alias w:val="To edit, see citavi.com/edit"/>
                <w:tag w:val="CitaviPlaceholder#9bf8cdab-4713-4c77-bb32-3f8465af470f"/>
                <w:id w:val="1339031477"/>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jIyNWE2LWU0OGItNGUyOC1iMWQwLTFiYWEwM2Y4ZWY5NyIsIlJhbmdlTGVuZ3RoIjoyLCJSZWZlcmVuY2VJZCI6IjdjYWI2OWY0LWEyNmUtNGNhZS05MGZjLThlMjY5MDA5YmR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oLndlbnplbFxcQXBwRGF0YVxcTG9jYWxcXFRlbXBcXDNpaTExZnZkLmpwZyIsIlVyaVN0cmluZyI6IjdjYWI2OWY0LWEyNmUtNGNhZS05MGZjLThlMjY5MDA5YmRj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nJlZnJpZy4yMDE5LjA0LjAx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anJlZnJpZy4yMDE5LjA0LjAxMSIsIlVyaVN0cmluZyI6Imh0dHBzOi8vZG9pLm9yZy8xMC4xMDE2L2ouaWpyZWZyaWcuMjAxOS4wNC4w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}</w:instrText>
                </w:r>
                <w:r w:rsidRPr="00525119">
                  <w:rPr>
                    <w:sz w:val="18"/>
                    <w:szCs w:val="18"/>
                  </w:rPr>
                  <w:fldChar w:fldCharType="separate"/>
                </w:r>
                <w:r w:rsidR="00E17DD6">
                  <w:rPr>
                    <w:sz w:val="18"/>
                    <w:szCs w:val="18"/>
                    <w:vertAlign w:val="superscript"/>
                  </w:rPr>
                  <w:t>47</w:t>
                </w:r>
                <w:r w:rsidRPr="00525119">
                  <w:rPr>
                    <w:sz w:val="18"/>
                    <w:szCs w:val="18"/>
                  </w:rPr>
                  <w:fldChar w:fldCharType="end"/>
                </w:r>
              </w:sdtContent>
            </w:sdt>
          </w:p>
        </w:tc>
        <w:tc>
          <w:tcPr>
            <w:tcW w:w="2374" w:type="dxa"/>
          </w:tcPr>
          <w:p w14:paraId="3A18485C" w14:textId="7723C292" w:rsidR="00103F03" w:rsidRPr="00525119" w:rsidRDefault="00C17B7E" w:rsidP="00C232E6">
            <w:pPr>
              <w:rPr>
                <w:sz w:val="18"/>
                <w:szCs w:val="18"/>
              </w:rPr>
            </w:pPr>
            <w:r w:rsidRPr="00525119">
              <w:rPr>
                <w:sz w:val="18"/>
                <w:szCs w:val="18"/>
              </w:rPr>
              <w:t>Energy demand calculated by 1</w:t>
            </w:r>
            <w:r w:rsidRPr="00525119">
              <w:rPr>
                <w:sz w:val="18"/>
                <w:szCs w:val="18"/>
                <w:vertAlign w:val="superscript"/>
              </w:rPr>
              <w:t>st</w:t>
            </w:r>
            <w:r w:rsidRPr="00525119">
              <w:rPr>
                <w:sz w:val="18"/>
                <w:szCs w:val="18"/>
              </w:rPr>
              <w:t xml:space="preserve"> law. Assumed liquid storage at 30 bar &amp; -6 °C and heat up to 25 °C.</w:t>
            </w:r>
          </w:p>
        </w:tc>
      </w:tr>
      <w:tr w:rsidR="00525119" w14:paraId="7DA009D3" w14:textId="77777777" w:rsidTr="00F72E96">
        <w:tc>
          <w:tcPr>
            <w:tcW w:w="1587" w:type="dxa"/>
          </w:tcPr>
          <w:p w14:paraId="410BEAAC" w14:textId="6CAAB00C" w:rsidR="00103F03" w:rsidRPr="00525119" w:rsidRDefault="002F34FA" w:rsidP="00C232E6">
            <w:pPr>
              <w:rPr>
                <w:sz w:val="18"/>
                <w:szCs w:val="18"/>
              </w:rPr>
            </w:pPr>
            <w:r w:rsidRPr="00525119">
              <w:rPr>
                <w:sz w:val="18"/>
                <w:szCs w:val="18"/>
              </w:rPr>
              <w:t>Syngas compression</w:t>
            </w:r>
          </w:p>
        </w:tc>
        <w:tc>
          <w:tcPr>
            <w:tcW w:w="1078" w:type="dxa"/>
          </w:tcPr>
          <w:p w14:paraId="01369CDC" w14:textId="507C32F9" w:rsidR="00103F03" w:rsidRPr="00525119" w:rsidRDefault="00C17B7E" w:rsidP="00C232E6">
            <w:pPr>
              <w:rPr>
                <w:sz w:val="18"/>
                <w:szCs w:val="18"/>
              </w:rPr>
            </w:pPr>
            <w:r w:rsidRPr="00525119">
              <w:rPr>
                <w:sz w:val="18"/>
                <w:szCs w:val="18"/>
              </w:rPr>
              <w:t>460 €/kW</w:t>
            </w:r>
            <w:sdt>
              <w:sdtPr>
                <w:rPr>
                  <w:sz w:val="18"/>
                  <w:szCs w:val="18"/>
                </w:rPr>
                <w:alias w:val="To edit, see citavi.com/edit"/>
                <w:tag w:val="CitaviPlaceholder#4e858af9-80be-4779-ae16-dc91b7d91a41"/>
                <w:id w:val="92908417"/>
                <w:placeholder>
                  <w:docPart w:val="DefaultPlaceholder_-1854013440"/>
                </w:placeholder>
              </w:sdtPr>
              <w:sdtContent>
                <w:r w:rsidR="00525119"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TMwY2U0LTc0MDItNGM0Yi05NTJhLWI1NDNlNDQ3NmM0NiIsIlJhbmdlTGVuZ3RoIjoyLCJSZWZlcmVuY2VJZCI6IjA3Y2QyOGEyLWQxNjktNDk4ZC1iMjVkLTJkNmNiOGRiZDE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gud2VuemVsXFxBcHBEYXRhXFxMb2NhbFxcVGVtcFxcd2x5ZmNqNGcuanBnIiwiVXJpU3RyaW5nIjoiMDdjZDI4YTItZDE2OS00OThkLWIyNWQtMmQ2Y2I4ZGJkMTM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29ubWFuLjIwMTEuMTEuMDI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uY29ubWFuLjIwMTEuMTEuMDI1IiwiVXJpU3RyaW5nIjoiaHR0cHM6Ly9kb2kub3JnLzEwLjEwMTYvai5lbmNvbm1hbi4yMDExLjExLj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}</w:instrText>
                </w:r>
                <w:r w:rsidR="00525119" w:rsidRPr="00525119">
                  <w:rPr>
                    <w:sz w:val="18"/>
                    <w:szCs w:val="18"/>
                  </w:rPr>
                  <w:fldChar w:fldCharType="separate"/>
                </w:r>
                <w:r w:rsidR="00E17DD6">
                  <w:rPr>
                    <w:sz w:val="18"/>
                    <w:szCs w:val="18"/>
                    <w:vertAlign w:val="superscript"/>
                  </w:rPr>
                  <w:t>48</w:t>
                </w:r>
                <w:r w:rsidR="00525119" w:rsidRPr="00525119">
                  <w:rPr>
                    <w:sz w:val="18"/>
                    <w:szCs w:val="18"/>
                  </w:rPr>
                  <w:fldChar w:fldCharType="end"/>
                </w:r>
              </w:sdtContent>
            </w:sdt>
          </w:p>
        </w:tc>
        <w:tc>
          <w:tcPr>
            <w:tcW w:w="1499" w:type="dxa"/>
          </w:tcPr>
          <w:p w14:paraId="272C4544" w14:textId="3242EEE2" w:rsidR="00103F03" w:rsidRPr="00525119" w:rsidRDefault="00C17B7E" w:rsidP="00C232E6">
            <w:pPr>
              <w:rPr>
                <w:sz w:val="18"/>
                <w:szCs w:val="18"/>
              </w:rPr>
            </w:pPr>
            <w:r w:rsidRPr="00525119">
              <w:rPr>
                <w:sz w:val="18"/>
                <w:szCs w:val="18"/>
              </w:rPr>
              <w:t>5.2%</w:t>
            </w:r>
            <w:sdt>
              <w:sdtPr>
                <w:rPr>
                  <w:sz w:val="18"/>
                  <w:szCs w:val="18"/>
                </w:rPr>
                <w:alias w:val="To edit, see citavi.com/edit"/>
                <w:tag w:val="CitaviPlaceholder#fc748e64-425c-48ee-9f02-12f12c84bb04"/>
                <w:id w:val="-279875073"/>
                <w:placeholder>
                  <w:docPart w:val="DefaultPlaceholder_-1854013440"/>
                </w:placeholder>
              </w:sdtPr>
              <w:sdtContent>
                <w:r w:rsidR="00525119" w:rsidRPr="00525119">
                  <w:rPr>
                    <w:sz w:val="18"/>
                    <w:szCs w:val="18"/>
                  </w:rPr>
                  <w:fldChar w:fldCharType="begin"/>
                </w:r>
                <w:r w:rsidR="00525119"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TkxZjkwLTY5ZTAtNDlmMy04MDRlLWViNWZlODYzOTE0ZCIsIlJhbmdlTGVuZ3RoIjoyLCJSZWZlcmVuY2VJZCI6IjdhYzk2MTViLWQ0OWItNDg2ZS1iMGI5LTZiYWRmYWQ2MTM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gud2VuemVsXFxBcHBEYXRhXFxMb2NhbFxcVGVtcFxcYnAzMGhvaHAuanBnIiwiVXJpU3RyaW5nIjoiN2FjOTYxNWItZDQ5Yi00ODZlLWIwYjktNmJhZGZhZDY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}</w:instrText>
                </w:r>
                <w:r w:rsidR="00525119" w:rsidRPr="00525119">
                  <w:rPr>
                    <w:sz w:val="18"/>
                    <w:szCs w:val="18"/>
                  </w:rPr>
                  <w:fldChar w:fldCharType="separate"/>
                </w:r>
                <w:r w:rsidR="00E17DD6">
                  <w:rPr>
                    <w:sz w:val="18"/>
                    <w:szCs w:val="18"/>
                    <w:vertAlign w:val="superscript"/>
                  </w:rPr>
                  <w:t>49</w:t>
                </w:r>
                <w:r w:rsidR="00525119" w:rsidRPr="00525119">
                  <w:rPr>
                    <w:sz w:val="18"/>
                    <w:szCs w:val="18"/>
                  </w:rPr>
                  <w:fldChar w:fldCharType="end"/>
                </w:r>
              </w:sdtContent>
            </w:sdt>
          </w:p>
        </w:tc>
        <w:tc>
          <w:tcPr>
            <w:tcW w:w="1256" w:type="dxa"/>
          </w:tcPr>
          <w:p w14:paraId="686A1506" w14:textId="64234109" w:rsidR="00103F03" w:rsidRPr="00525119" w:rsidRDefault="00525119" w:rsidP="00C232E6">
            <w:pPr>
              <w:rPr>
                <w:sz w:val="18"/>
                <w:szCs w:val="18"/>
              </w:rPr>
            </w:pPr>
            <w:r w:rsidRPr="00525119">
              <w:rPr>
                <w:sz w:val="18"/>
                <w:szCs w:val="18"/>
              </w:rPr>
              <w:t>1.32 MWh/t</w:t>
            </w:r>
          </w:p>
        </w:tc>
        <w:tc>
          <w:tcPr>
            <w:tcW w:w="1268" w:type="dxa"/>
          </w:tcPr>
          <w:p w14:paraId="48B56BEC" w14:textId="248316C2" w:rsidR="00103F03" w:rsidRPr="00525119" w:rsidRDefault="00525119" w:rsidP="00C232E6">
            <w:pPr>
              <w:rPr>
                <w:sz w:val="18"/>
                <w:szCs w:val="18"/>
              </w:rPr>
            </w:pPr>
            <w:r w:rsidRPr="00525119">
              <w:rPr>
                <w:sz w:val="18"/>
                <w:szCs w:val="18"/>
              </w:rPr>
              <w:t>20 a</w:t>
            </w:r>
            <w:sdt>
              <w:sdtPr>
                <w:rPr>
                  <w:sz w:val="18"/>
                  <w:szCs w:val="18"/>
                </w:rPr>
                <w:alias w:val="To edit, see citavi.com/edit"/>
                <w:tag w:val="CitaviPlaceholder#61a02d7e-468e-4dfa-ab0c-cddc2ad11b2f"/>
                <w:id w:val="-671108245"/>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GJkYWM1LTQ1NzQtNGU0ZC1hYmU1LWY1ZTEwMjgyNWU0OCIsIlJhbmdlTGVuZ3RoIjoyLCJSZWZlcmVuY2VJZCI6IjA3Y2QyOGEyLWQxNjktNDk4ZC1iMjVkLTJkNmNiOGRiZDE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gud2VuemVsXFxBcHBEYXRhXFxMb2NhbFxcVGVtcFxcd2x5ZmNqNGcuanBnIiwiVXJpU3RyaW5nIjoiMDdjZDI4YTItZDE2OS00OThkLWIyNWQtMmQ2Y2I4ZGJkMTM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29ubWFuLjIwMTEuMTEuMDI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uY29ubWFuLjIwMTEuMTEuMDI1IiwiVXJpU3RyaW5nIjoiaHR0cHM6Ly9kb2kub3JnLzEwLjEwMTYvai5lbmNvbm1hbi4yMDExLjExLj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}</w:instrText>
                </w:r>
                <w:r w:rsidRPr="00525119">
                  <w:rPr>
                    <w:sz w:val="18"/>
                    <w:szCs w:val="18"/>
                  </w:rPr>
                  <w:fldChar w:fldCharType="separate"/>
                </w:r>
                <w:r w:rsidR="00E17DD6">
                  <w:rPr>
                    <w:sz w:val="18"/>
                    <w:szCs w:val="18"/>
                    <w:vertAlign w:val="superscript"/>
                  </w:rPr>
                  <w:t>48</w:t>
                </w:r>
                <w:r w:rsidRPr="00525119">
                  <w:rPr>
                    <w:sz w:val="18"/>
                    <w:szCs w:val="18"/>
                  </w:rPr>
                  <w:fldChar w:fldCharType="end"/>
                </w:r>
              </w:sdtContent>
            </w:sdt>
          </w:p>
        </w:tc>
        <w:tc>
          <w:tcPr>
            <w:tcW w:w="2374" w:type="dxa"/>
          </w:tcPr>
          <w:p w14:paraId="72FA0BB5" w14:textId="11DFA217" w:rsidR="00103F03" w:rsidRPr="00525119" w:rsidRDefault="00525119" w:rsidP="00C232E6">
            <w:pPr>
              <w:rPr>
                <w:sz w:val="18"/>
                <w:szCs w:val="18"/>
              </w:rPr>
            </w:pPr>
            <w:r w:rsidRPr="00525119">
              <w:rPr>
                <w:sz w:val="18"/>
                <w:szCs w:val="18"/>
              </w:rPr>
              <w:t>Energy demand calculated based on isentropic compression with an efficiency of 85%</w:t>
            </w:r>
            <w:sdt>
              <w:sdtPr>
                <w:rPr>
                  <w:sz w:val="18"/>
                  <w:szCs w:val="18"/>
                </w:rPr>
                <w:alias w:val="To edit, see citavi.com/edit"/>
                <w:tag w:val="CitaviPlaceholder#27255a96-69bb-4631-9113-3f37bd67e4c5"/>
                <w:id w:val="-225761485"/>
                <w:placeholder>
                  <w:docPart w:val="DefaultPlaceholder_-1854013440"/>
                </w:placeholder>
              </w:sdtPr>
              <w:sdtContent>
                <w:r w:rsidRPr="00525119">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TFjNzM5LTllOWUtNDUwMy1hMjMxLTRhMGVjNzc0MjFhMCIsIlJhbmdlTGVuZ3RoIjoyLCJSZWZlcmVuY2VJZCI6IjlkZWZlNjc5LWJjZDktNDU4MC1iNGQxLTcxNWUxYzI2Mz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gud2VuemVsXFxBcHBEYXRhXFxMb2NhbFxcVGVtcFxceHZ2YWt3bnUuanBnIiwiVXJpU3RyaW5nIjoiOWRlZmU2NzktYmNkOS00NTgwLWI0ZDEtNzE1ZTFjMjYzMjN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bjE2MDQyMDY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2MDQyMDYyIiwiVXJpU3RyaW5nIjoiaHR0cHM6Ly9kb2kub3JnLzEwLjMzOTAvZW4xNjA0MjA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}</w:instrText>
                </w:r>
                <w:r w:rsidRPr="00525119">
                  <w:rPr>
                    <w:sz w:val="18"/>
                    <w:szCs w:val="18"/>
                  </w:rPr>
                  <w:fldChar w:fldCharType="separate"/>
                </w:r>
                <w:r w:rsidR="00E17DD6">
                  <w:rPr>
                    <w:sz w:val="18"/>
                    <w:szCs w:val="18"/>
                    <w:vertAlign w:val="superscript"/>
                  </w:rPr>
                  <w:t>50</w:t>
                </w:r>
                <w:r w:rsidRPr="00525119">
                  <w:rPr>
                    <w:sz w:val="18"/>
                    <w:szCs w:val="18"/>
                  </w:rPr>
                  <w:fldChar w:fldCharType="end"/>
                </w:r>
              </w:sdtContent>
            </w:sdt>
            <w:r w:rsidRPr="00525119">
              <w:rPr>
                <w:sz w:val="18"/>
                <w:szCs w:val="18"/>
              </w:rPr>
              <w:t xml:space="preserve"> and a compression ratio of 300</w:t>
            </w:r>
          </w:p>
        </w:tc>
      </w:tr>
      <w:tr w:rsidR="00525119" w14:paraId="6ADDF2A8" w14:textId="77777777" w:rsidTr="00F72E96">
        <w:tc>
          <w:tcPr>
            <w:tcW w:w="1587" w:type="dxa"/>
          </w:tcPr>
          <w:p w14:paraId="63F7B09E" w14:textId="30F05C4B" w:rsidR="00103F03" w:rsidRPr="00525119" w:rsidRDefault="00C17B7E" w:rsidP="00C232E6">
            <w:pPr>
              <w:rPr>
                <w:sz w:val="18"/>
                <w:szCs w:val="18"/>
              </w:rPr>
            </w:pPr>
            <w:r w:rsidRPr="00525119">
              <w:rPr>
                <w:sz w:val="18"/>
                <w:szCs w:val="18"/>
              </w:rPr>
              <w:t>Battery</w:t>
            </w:r>
          </w:p>
        </w:tc>
        <w:tc>
          <w:tcPr>
            <w:tcW w:w="1078" w:type="dxa"/>
          </w:tcPr>
          <w:p w14:paraId="303F8181" w14:textId="5A7E2818" w:rsidR="00103F03" w:rsidRPr="00525119" w:rsidRDefault="00525119" w:rsidP="00C232E6">
            <w:pPr>
              <w:rPr>
                <w:sz w:val="18"/>
                <w:szCs w:val="18"/>
              </w:rPr>
            </w:pPr>
            <w:r w:rsidRPr="00525119">
              <w:rPr>
                <w:sz w:val="18"/>
                <w:szCs w:val="18"/>
              </w:rPr>
              <w:t>170 €/kWh</w:t>
            </w:r>
            <w:sdt>
              <w:sdtPr>
                <w:rPr>
                  <w:sz w:val="18"/>
                  <w:szCs w:val="18"/>
                </w:rPr>
                <w:alias w:val="To edit, see citavi.com/edit"/>
                <w:tag w:val="CitaviPlaceholder#43768ecb-223a-4821-be76-db4642c35e4e"/>
                <w:id w:val="1903481181"/>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2Q4ZTZmLWJiZGUtNGQwZS1hZGU4LWM0NzU3MDliZDJmMiIsIlJhbmdlTGVuZ3RoIjoyLCJSZWZlcmVuY2VJZCI6ImNiMjdiNjBkLTE4MTUtNDI1NS04NGI5LWVkMmM4NWYyMzh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gud2VuemVsXFxBcHBEYXRhXFxMb2NhbFxcVGVtcFxcY2F3eGlyeTEuanBnIiwiVXJpU3RyaW5nIjoiY2IyN2I2MGQtMTgxNS00MjU1LTg0YjktZWQyYzg1ZjIzOG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}</w:instrText>
                </w:r>
                <w:r w:rsidRPr="00525119">
                  <w:rPr>
                    <w:sz w:val="18"/>
                    <w:szCs w:val="18"/>
                  </w:rPr>
                  <w:fldChar w:fldCharType="separate"/>
                </w:r>
                <w:r w:rsidR="00E17DD6">
                  <w:rPr>
                    <w:sz w:val="18"/>
                    <w:szCs w:val="18"/>
                    <w:vertAlign w:val="superscript"/>
                  </w:rPr>
                  <w:t>51</w:t>
                </w:r>
                <w:r w:rsidRPr="00525119">
                  <w:rPr>
                    <w:sz w:val="18"/>
                    <w:szCs w:val="18"/>
                  </w:rPr>
                  <w:fldChar w:fldCharType="end"/>
                </w:r>
              </w:sdtContent>
            </w:sdt>
          </w:p>
        </w:tc>
        <w:tc>
          <w:tcPr>
            <w:tcW w:w="1499" w:type="dxa"/>
          </w:tcPr>
          <w:p w14:paraId="0F57FF1E" w14:textId="1FEFB9C3" w:rsidR="00103F03" w:rsidRPr="00525119" w:rsidRDefault="00525119" w:rsidP="00C232E6">
            <w:pPr>
              <w:rPr>
                <w:sz w:val="18"/>
                <w:szCs w:val="18"/>
              </w:rPr>
            </w:pPr>
            <w:r w:rsidRPr="00525119">
              <w:rPr>
                <w:sz w:val="18"/>
                <w:szCs w:val="18"/>
              </w:rPr>
              <w:t>2.5%</w:t>
            </w:r>
            <w:sdt>
              <w:sdtPr>
                <w:rPr>
                  <w:sz w:val="18"/>
                  <w:szCs w:val="18"/>
                </w:rPr>
                <w:alias w:val="To edit, see citavi.com/edit"/>
                <w:tag w:val="CitaviPlaceholder#be572dd0-d1b8-4911-9f43-4526a0684fb3"/>
                <w:id w:val="-451560963"/>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YjYzYTUyLTU3ZWMtNDVhNi1iOTg0LWI1MWI0YzI1NGE4YSIsIlJhbmdlTGVuZ3RoIjoyLCJSZWZlcmVuY2VJZCI6ImNiMjdiNjBkLTE4MTUtNDI1NS04NGI5LWVkMmM4NWYyMzh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gud2VuemVsXFxBcHBEYXRhXFxMb2NhbFxcVGVtcFxcY2F3eGlyeTEuanBnIiwiVXJpU3RyaW5nIjoiY2IyN2I2MGQtMTgxNS00MjU1LTg0YjktZWQyYzg1ZjIzOG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}</w:instrText>
                </w:r>
                <w:r w:rsidRPr="00525119">
                  <w:rPr>
                    <w:sz w:val="18"/>
                    <w:szCs w:val="18"/>
                  </w:rPr>
                  <w:fldChar w:fldCharType="separate"/>
                </w:r>
                <w:r w:rsidR="00E17DD6">
                  <w:rPr>
                    <w:sz w:val="18"/>
                    <w:szCs w:val="18"/>
                    <w:vertAlign w:val="superscript"/>
                  </w:rPr>
                  <w:t>51</w:t>
                </w:r>
                <w:r w:rsidRPr="00525119">
                  <w:rPr>
                    <w:sz w:val="18"/>
                    <w:szCs w:val="18"/>
                  </w:rPr>
                  <w:fldChar w:fldCharType="end"/>
                </w:r>
              </w:sdtContent>
            </w:sdt>
          </w:p>
        </w:tc>
        <w:tc>
          <w:tcPr>
            <w:tcW w:w="1256" w:type="dxa"/>
          </w:tcPr>
          <w:p w14:paraId="63038671" w14:textId="0ADF84F3" w:rsidR="00525119" w:rsidRPr="00525119" w:rsidRDefault="00525119" w:rsidP="00C232E6">
            <w:pPr>
              <w:rPr>
                <w:sz w:val="18"/>
                <w:szCs w:val="18"/>
              </w:rPr>
            </w:pPr>
            <w:r w:rsidRPr="00525119">
              <w:rPr>
                <w:sz w:val="18"/>
                <w:szCs w:val="18"/>
              </w:rPr>
              <w:t>Charge- / Discharge: 96%/96%</w:t>
            </w:r>
            <w:sdt>
              <w:sdtPr>
                <w:rPr>
                  <w:sz w:val="18"/>
                  <w:szCs w:val="18"/>
                </w:rPr>
                <w:alias w:val="To edit, see citavi.com/edit"/>
                <w:tag w:val="CitaviPlaceholder#86303e53-45c0-4d69-8e6e-4bd39027a3c5"/>
                <w:id w:val="-1145427516"/>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TdkZmE2LTVhZjItNGYzYS1hMmUxLWViMmJlNWRlNDg0YiIsIlJhbmdlTGVuZ3RoIjoyLCJSZWZlcmVuY2VJZCI6ImNiMjdiNjBkLTE4MTUtNDI1NS04NGI5LWVkMmM4NWYyMzh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gud2VuemVsXFxBcHBEYXRhXFxMb2NhbFxcVGVtcFxcY2F3eGlyeTEuanBnIiwiVXJpU3RyaW5nIjoiY2IyN2I2MGQtMTgxNS00MjU1LTg0YjktZWQyYzg1ZjIzOG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}</w:instrText>
                </w:r>
                <w:r w:rsidRPr="00525119">
                  <w:rPr>
                    <w:sz w:val="18"/>
                    <w:szCs w:val="18"/>
                  </w:rPr>
                  <w:fldChar w:fldCharType="separate"/>
                </w:r>
                <w:r w:rsidR="00E17DD6">
                  <w:rPr>
                    <w:sz w:val="18"/>
                    <w:szCs w:val="18"/>
                    <w:vertAlign w:val="superscript"/>
                  </w:rPr>
                  <w:t>51</w:t>
                </w:r>
                <w:r w:rsidRPr="00525119">
                  <w:rPr>
                    <w:sz w:val="18"/>
                    <w:szCs w:val="18"/>
                  </w:rPr>
                  <w:fldChar w:fldCharType="end"/>
                </w:r>
              </w:sdtContent>
            </w:sdt>
          </w:p>
          <w:p w14:paraId="3DE2DFCA" w14:textId="12F46FEE" w:rsidR="00103F03" w:rsidRPr="00525119" w:rsidRDefault="00525119" w:rsidP="00C232E6">
            <w:pPr>
              <w:rPr>
                <w:sz w:val="18"/>
                <w:szCs w:val="18"/>
              </w:rPr>
            </w:pPr>
            <w:r w:rsidRPr="00525119">
              <w:rPr>
                <w:sz w:val="18"/>
                <w:szCs w:val="18"/>
              </w:rPr>
              <w:t>Self-discharge: 1.3%/h</w:t>
            </w:r>
          </w:p>
        </w:tc>
        <w:tc>
          <w:tcPr>
            <w:tcW w:w="1268" w:type="dxa"/>
          </w:tcPr>
          <w:p w14:paraId="43B02392" w14:textId="04BE11E7" w:rsidR="00103F03" w:rsidRPr="00525119" w:rsidRDefault="00525119" w:rsidP="00C232E6">
            <w:pPr>
              <w:rPr>
                <w:sz w:val="18"/>
                <w:szCs w:val="18"/>
              </w:rPr>
            </w:pPr>
            <w:r w:rsidRPr="00525119">
              <w:rPr>
                <w:sz w:val="18"/>
                <w:szCs w:val="18"/>
              </w:rPr>
              <w:t>15 a</w:t>
            </w:r>
            <w:sdt>
              <w:sdtPr>
                <w:rPr>
                  <w:sz w:val="18"/>
                  <w:szCs w:val="18"/>
                </w:rPr>
                <w:alias w:val="To edit, see citavi.com/edit"/>
                <w:tag w:val="CitaviPlaceholder#844a6810-f309-42cf-9031-b4aa03425170"/>
                <w:id w:val="1177777023"/>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mYxODAwLTI4M2MtNDlmMS1iMmVjLTFmYzUxM2E3YTA2OCIsIlJhbmdlTGVuZ3RoIjoyLCJSZWZlcmVuY2VJZCI6ImNiMjdiNjBkLTE4MTUtNDI1NS04NGI5LWVkMmM4NWYyMzh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gud2VuemVsXFxBcHBEYXRhXFxMb2NhbFxcVGVtcFxcY2F3eGlyeTEuanBnIiwiVXJpU3RyaW5nIjoiY2IyN2I2MGQtMTgxNS00MjU1LTg0YjktZWQyYzg1ZjIzOG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}</w:instrText>
                </w:r>
                <w:r w:rsidRPr="00525119">
                  <w:rPr>
                    <w:sz w:val="18"/>
                    <w:szCs w:val="18"/>
                  </w:rPr>
                  <w:fldChar w:fldCharType="separate"/>
                </w:r>
                <w:r w:rsidR="00E17DD6">
                  <w:rPr>
                    <w:sz w:val="18"/>
                    <w:szCs w:val="18"/>
                    <w:vertAlign w:val="superscript"/>
                  </w:rPr>
                  <w:t>51</w:t>
                </w:r>
                <w:r w:rsidRPr="00525119">
                  <w:rPr>
                    <w:sz w:val="18"/>
                    <w:szCs w:val="18"/>
                  </w:rPr>
                  <w:fldChar w:fldCharType="end"/>
                </w:r>
              </w:sdtContent>
            </w:sdt>
          </w:p>
        </w:tc>
        <w:tc>
          <w:tcPr>
            <w:tcW w:w="2374" w:type="dxa"/>
          </w:tcPr>
          <w:p w14:paraId="5751740D" w14:textId="40C284F0" w:rsidR="00103F03" w:rsidRPr="00525119" w:rsidRDefault="00525119" w:rsidP="00C232E6">
            <w:pPr>
              <w:rPr>
                <w:sz w:val="18"/>
                <w:szCs w:val="18"/>
              </w:rPr>
            </w:pPr>
            <w:r w:rsidRPr="00525119">
              <w:rPr>
                <w:sz w:val="18"/>
                <w:szCs w:val="18"/>
              </w:rPr>
              <w:t>Self-discharge calculated based on round trip efficiency of 85% for 6h batteries</w:t>
            </w:r>
            <w:sdt>
              <w:sdtPr>
                <w:rPr>
                  <w:sz w:val="18"/>
                  <w:szCs w:val="18"/>
                </w:rPr>
                <w:alias w:val="To edit, see citavi.com/edit"/>
                <w:tag w:val="CitaviPlaceholder#a4d090ea-c726-4b61-b85b-c2e90a431fa0"/>
                <w:id w:val="1607917602"/>
                <w:placeholder>
                  <w:docPart w:val="DefaultPlaceholder_-1854013440"/>
                </w:placeholder>
              </w:sdtPr>
              <w:sdtContent>
                <w:r w:rsidRPr="00525119">
                  <w:rPr>
                    <w:sz w:val="18"/>
                    <w:szCs w:val="18"/>
                  </w:rPr>
                  <w:fldChar w:fldCharType="begin"/>
                </w:r>
                <w:r w:rsidRPr="00525119">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GRhYzMwLThmMjQtNDJiNy1iM2ExLTFlNzQzMGM5MzVkYSIsIlJhbmdlTGVuZ3RoIjoyLCJSZWZlcmVuY2VJZCI6ImRhNWYxZGU2LTFkZWMtNDg0NC05YjA4LWNiMDc4ZDNlMTg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}</w:instrText>
                </w:r>
                <w:r w:rsidRPr="00525119">
                  <w:rPr>
                    <w:sz w:val="18"/>
                    <w:szCs w:val="18"/>
                  </w:rPr>
                  <w:fldChar w:fldCharType="separate"/>
                </w:r>
                <w:r w:rsidR="00E17DD6">
                  <w:rPr>
                    <w:sz w:val="18"/>
                    <w:szCs w:val="18"/>
                    <w:vertAlign w:val="superscript"/>
                  </w:rPr>
                  <w:t>43</w:t>
                </w:r>
                <w:r w:rsidRPr="00525119">
                  <w:rPr>
                    <w:sz w:val="18"/>
                    <w:szCs w:val="18"/>
                  </w:rPr>
                  <w:fldChar w:fldCharType="end"/>
                </w:r>
              </w:sdtContent>
            </w:sdt>
          </w:p>
        </w:tc>
      </w:tr>
      <w:tr w:rsidR="00525119" w14:paraId="0030D7E5" w14:textId="77777777" w:rsidTr="00F72E96">
        <w:tc>
          <w:tcPr>
            <w:tcW w:w="1587" w:type="dxa"/>
          </w:tcPr>
          <w:p w14:paraId="407D6949" w14:textId="45C35317" w:rsidR="00103F03" w:rsidRPr="00525119" w:rsidRDefault="00C17B7E" w:rsidP="00C232E6">
            <w:pPr>
              <w:rPr>
                <w:sz w:val="18"/>
                <w:szCs w:val="18"/>
              </w:rPr>
            </w:pPr>
            <w:r w:rsidRPr="00525119">
              <w:rPr>
                <w:sz w:val="18"/>
                <w:szCs w:val="18"/>
              </w:rPr>
              <w:t>Heat</w:t>
            </w:r>
            <w:r w:rsidR="003E1C03">
              <w:rPr>
                <w:sz w:val="18"/>
                <w:szCs w:val="18"/>
              </w:rPr>
              <w:t xml:space="preserve"> storage</w:t>
            </w:r>
          </w:p>
        </w:tc>
        <w:tc>
          <w:tcPr>
            <w:tcW w:w="1078" w:type="dxa"/>
          </w:tcPr>
          <w:p w14:paraId="263CE060" w14:textId="21CE8E82" w:rsidR="00103F03" w:rsidRPr="00525119" w:rsidRDefault="00DD5929" w:rsidP="00C232E6">
            <w:pPr>
              <w:rPr>
                <w:sz w:val="18"/>
                <w:szCs w:val="18"/>
              </w:rPr>
            </w:pPr>
            <w:r>
              <w:rPr>
                <w:sz w:val="18"/>
                <w:szCs w:val="18"/>
              </w:rPr>
              <w:t>1 €/kWh</w:t>
            </w:r>
            <w:sdt>
              <w:sdtPr>
                <w:rPr>
                  <w:sz w:val="18"/>
                  <w:szCs w:val="18"/>
                </w:rPr>
                <w:alias w:val="To edit, see citavi.com/edit"/>
                <w:tag w:val="CitaviPlaceholder#c6d2b6cc-68d4-47e7-aa99-da3ae3e26d2c"/>
                <w:id w:val="1955823866"/>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TY0YTRiLTFlMmQtNDhlZi1hYjQ1LTI2NmE5MTAyYzhhYSIsIlJhbmdlTGVuZ3RoIjoyLCJSZWZlcmVuY2VJZCI6IjM5M2M0NTBkLWRlOGUtNGVjOC1iNDdhLTBlNmIxOWY3MzE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UkVOQSIsIlByb3RlY3RlZCI6ZmFsc2UsIlNleCI6MCwiQ3JlYXRlZEJ5IjoiX0hlbnJpayBXZW56ZWwiLCJDcmVhdGVkT24iOiIyMDI0LTExLTE4VDEzOjQ5OjQ3IiwiTW9kaWZpZWRCeSI6Il9IZW5yaWsgV2VuemVsIiwiSWQiOiIwZDMyMjk4OC0wODUwLTQ1NjUtOWQ5YS1mZDU3N2MyNjA3MTIiLCJNb2RpZmllZE9uIjoiMjAyNC0xMS0xOFQxMzo0OTo0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C53ZW56ZWxcXEFwcERhdGFcXExvY2FsXFxUZW1wXFwyZm15ZjR2ay5qcGciLCJVcmlTdHJpbmciOiIzOTNjNDUwZC1kZThlLTRlYzgtYjQ3YS0wZTZiMTlmNzMx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}</w:instrText>
                </w:r>
                <w:r>
                  <w:rPr>
                    <w:sz w:val="18"/>
                    <w:szCs w:val="18"/>
                  </w:rPr>
                  <w:fldChar w:fldCharType="separate"/>
                </w:r>
                <w:r w:rsidR="00E17DD6">
                  <w:rPr>
                    <w:sz w:val="18"/>
                    <w:szCs w:val="18"/>
                    <w:vertAlign w:val="superscript"/>
                  </w:rPr>
                  <w:t>52</w:t>
                </w:r>
                <w:r>
                  <w:rPr>
                    <w:sz w:val="18"/>
                    <w:szCs w:val="18"/>
                  </w:rPr>
                  <w:fldChar w:fldCharType="end"/>
                </w:r>
              </w:sdtContent>
            </w:sdt>
          </w:p>
        </w:tc>
        <w:tc>
          <w:tcPr>
            <w:tcW w:w="1499" w:type="dxa"/>
          </w:tcPr>
          <w:p w14:paraId="087887F6" w14:textId="6C2836D9" w:rsidR="00103F03" w:rsidRPr="00525119" w:rsidRDefault="00DD5929" w:rsidP="00C232E6">
            <w:pPr>
              <w:rPr>
                <w:sz w:val="18"/>
                <w:szCs w:val="18"/>
              </w:rPr>
            </w:pPr>
            <w:r>
              <w:rPr>
                <w:sz w:val="18"/>
                <w:szCs w:val="18"/>
              </w:rPr>
              <w:t>2%</w:t>
            </w:r>
            <w:sdt>
              <w:sdtPr>
                <w:rPr>
                  <w:sz w:val="18"/>
                  <w:szCs w:val="18"/>
                </w:rPr>
                <w:alias w:val="To edit, see citavi.com/edit"/>
                <w:tag w:val="CitaviPlaceholder#ee9cb719-19dd-43b5-a0a7-fd563e8da07d"/>
                <w:id w:val="-369995602"/>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ZjA1NDFjLWU4ZDEtNDY2Mi1hZmNmLTEwOGEzNjUxYmNkYSIsIlJhbmdlU3RhcnQiOjIsIlJhbmdlTGVuZ3RoIjozLCJSZWZlcmVuY2VJZCI6IjM5M2M0NTBkLWRlOGUtNGVjOC1iNDdhLTBlNmIxOWY3MzE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UkVOQSIsIlByb3RlY3RlZCI6ZmFsc2UsIlNleCI6MCwiQ3JlYXRlZEJ5IjoiX0hlbnJpayBXZW56ZWwiLCJDcmVhdGVkT24iOiIyMDI0LTExLTE4VDEzOjQ5OjQ3IiwiTW9kaWZpZWRCeSI6Il9IZW5yaWsgV2VuemVsIiwiSWQiOiIwZDMyMjk4OC0wODUwLTQ1NjUtOWQ5YS1mZDU3N2MyNjA3MTIiLCJNb2RpZmllZE9uIjoiMjAyNC0xMS0xOFQxMzo0OTo0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C53ZW56ZWxcXEFwcERhdGFcXExvY2FsXFxUZW1wXFwyZm15ZjR2ay5qcGciLCJVcmlTdHJpbmciOiIzOTNjNDUwZC1kZThlLTRlYzgtYjQ3YS0wZTZiMTlmNzMx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}</w:instrText>
                </w:r>
                <w:r>
                  <w:rPr>
                    <w:sz w:val="18"/>
                    <w:szCs w:val="18"/>
                  </w:rPr>
                  <w:fldChar w:fldCharType="separate"/>
                </w:r>
                <w:r w:rsidR="00E17DD6">
                  <w:rPr>
                    <w:sz w:val="18"/>
                    <w:szCs w:val="18"/>
                    <w:vertAlign w:val="superscript"/>
                  </w:rPr>
                  <w:t>51,52</w:t>
                </w:r>
                <w:r>
                  <w:rPr>
                    <w:sz w:val="18"/>
                    <w:szCs w:val="18"/>
                  </w:rPr>
                  <w:fldChar w:fldCharType="end"/>
                </w:r>
              </w:sdtContent>
            </w:sdt>
          </w:p>
        </w:tc>
        <w:tc>
          <w:tcPr>
            <w:tcW w:w="1256" w:type="dxa"/>
          </w:tcPr>
          <w:p w14:paraId="5FF40360" w14:textId="79FDC2AC" w:rsidR="00103F03" w:rsidRDefault="00DD5929" w:rsidP="00C232E6">
            <w:pPr>
              <w:rPr>
                <w:sz w:val="18"/>
                <w:szCs w:val="18"/>
              </w:rPr>
            </w:pPr>
            <w:r>
              <w:rPr>
                <w:sz w:val="18"/>
                <w:szCs w:val="18"/>
              </w:rPr>
              <w:t>98%/98%</w:t>
            </w:r>
            <w:sdt>
              <w:sdtPr>
                <w:rPr>
                  <w:sz w:val="18"/>
                  <w:szCs w:val="18"/>
                </w:rPr>
                <w:alias w:val="To edit, see citavi.com/edit"/>
                <w:tag w:val="CitaviPlaceholder#62676f28-5abd-418c-9865-9b0fe1fccc9e"/>
                <w:id w:val="2125494991"/>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jNzM4LWVkZDItNGJjMC04MTUwLTY4ZWM1MjU3YTdlYyIsIlJhbmdlTGVuZ3RoIjoyLCJSZWZlcmVuY2VJZCI6ImNiMjdiNjBkLTE4MTUtNDI1NS04NGI5LWVkMmM4NWYyMzh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gud2VuemVsXFxBcHBEYXRhXFxMb2NhbFxcVGVtcFxcY2F3eGlyeTEuanBnIiwiVXJpU3RyaW5nIjoiY2IyN2I2MGQtMTgxNS00MjU1LTg0YjktZWQyYzg1ZjIzOG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}</w:instrText>
                </w:r>
                <w:r>
                  <w:rPr>
                    <w:sz w:val="18"/>
                    <w:szCs w:val="18"/>
                  </w:rPr>
                  <w:fldChar w:fldCharType="separate"/>
                </w:r>
                <w:r w:rsidR="00E17DD6">
                  <w:rPr>
                    <w:sz w:val="18"/>
                    <w:szCs w:val="18"/>
                    <w:vertAlign w:val="superscript"/>
                  </w:rPr>
                  <w:t>51</w:t>
                </w:r>
                <w:r>
                  <w:rPr>
                    <w:sz w:val="18"/>
                    <w:szCs w:val="18"/>
                  </w:rPr>
                  <w:fldChar w:fldCharType="end"/>
                </w:r>
              </w:sdtContent>
            </w:sdt>
          </w:p>
          <w:p w14:paraId="1304ADFB" w14:textId="4B323812" w:rsidR="00DD5929" w:rsidRPr="00525119" w:rsidRDefault="00DD5929" w:rsidP="00C232E6">
            <w:pPr>
              <w:rPr>
                <w:sz w:val="18"/>
                <w:szCs w:val="18"/>
              </w:rPr>
            </w:pPr>
            <w:r>
              <w:rPr>
                <w:sz w:val="18"/>
                <w:szCs w:val="18"/>
              </w:rPr>
              <w:t>0.01%/h</w:t>
            </w:r>
            <w:sdt>
              <w:sdtPr>
                <w:rPr>
                  <w:sz w:val="18"/>
                  <w:szCs w:val="18"/>
                </w:rPr>
                <w:alias w:val="To edit, see citavi.com/edit"/>
                <w:tag w:val="CitaviPlaceholder#bc486460-83b3-47c7-bc51-9acb2905c2ff"/>
                <w:id w:val="-1934508602"/>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TEzY2M3LWU4MDQtNDM4My04YmY2LTZlZTk1MjkyZTk3NSIsIlJhbmdlTGVuZ3RoIjoyLCJSZWZlcmVuY2VJZCI6ImNiMjdiNjBkLTE4MTUtNDI1NS04NGI5LWVkMmM4NWYyMzh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gud2VuemVsXFxBcHBEYXRhXFxMb2NhbFxcVGVtcFxcY2F3eGlyeTEuanBnIiwiVXJpU3RyaW5nIjoiY2IyN2I2MGQtMTgxNS00MjU1LTg0YjktZWQyYzg1ZjIzOG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}</w:instrText>
                </w:r>
                <w:r>
                  <w:rPr>
                    <w:sz w:val="18"/>
                    <w:szCs w:val="18"/>
                  </w:rPr>
                  <w:fldChar w:fldCharType="separate"/>
                </w:r>
                <w:r w:rsidR="00E17DD6">
                  <w:rPr>
                    <w:sz w:val="18"/>
                    <w:szCs w:val="18"/>
                    <w:vertAlign w:val="superscript"/>
                  </w:rPr>
                  <w:t>51</w:t>
                </w:r>
                <w:r>
                  <w:rPr>
                    <w:sz w:val="18"/>
                    <w:szCs w:val="18"/>
                  </w:rPr>
                  <w:fldChar w:fldCharType="end"/>
                </w:r>
              </w:sdtContent>
            </w:sdt>
          </w:p>
        </w:tc>
        <w:tc>
          <w:tcPr>
            <w:tcW w:w="1268" w:type="dxa"/>
          </w:tcPr>
          <w:p w14:paraId="35931FD8" w14:textId="45A07F3A" w:rsidR="00103F03" w:rsidRPr="00525119" w:rsidRDefault="00DD5929" w:rsidP="00C232E6">
            <w:pPr>
              <w:rPr>
                <w:sz w:val="18"/>
                <w:szCs w:val="18"/>
              </w:rPr>
            </w:pPr>
            <w:r>
              <w:rPr>
                <w:sz w:val="18"/>
                <w:szCs w:val="18"/>
              </w:rPr>
              <w:t>20 a</w:t>
            </w:r>
            <w:sdt>
              <w:sdtPr>
                <w:rPr>
                  <w:sz w:val="18"/>
                  <w:szCs w:val="18"/>
                </w:rPr>
                <w:alias w:val="To edit, see citavi.com/edit"/>
                <w:tag w:val="CitaviPlaceholder#c4d22d9b-c533-41a6-97c6-dde7ea1fd24f"/>
                <w:id w:val="-363128529"/>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WQwZDdiLTc2YzEtNDQ4ZS1hNjU4LTlmZTJmZTczMGNmMiIsIlJhbmdlTGVuZ3RoIjoyLCJSZWZlcmVuY2VJZCI6ImNiMjdiNjBkLTE4MTUtNDI1NS04NGI5LWVkMmM4NWYyMzh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gud2VuemVsXFxBcHBEYXRhXFxMb2NhbFxcVGVtcFxcY2F3eGlyeTEuanBnIiwiVXJpU3RyaW5nIjoiY2IyN2I2MGQtMTgxNS00MjU1LTg0YjktZWQyYzg1ZjIzOG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}</w:instrText>
                </w:r>
                <w:r>
                  <w:rPr>
                    <w:sz w:val="18"/>
                    <w:szCs w:val="18"/>
                  </w:rPr>
                  <w:fldChar w:fldCharType="separate"/>
                </w:r>
                <w:r w:rsidR="00E17DD6">
                  <w:rPr>
                    <w:sz w:val="18"/>
                    <w:szCs w:val="18"/>
                    <w:vertAlign w:val="superscript"/>
                  </w:rPr>
                  <w:t>51</w:t>
                </w:r>
                <w:r>
                  <w:rPr>
                    <w:sz w:val="18"/>
                    <w:szCs w:val="18"/>
                  </w:rPr>
                  <w:fldChar w:fldCharType="end"/>
                </w:r>
              </w:sdtContent>
            </w:sdt>
          </w:p>
        </w:tc>
        <w:tc>
          <w:tcPr>
            <w:tcW w:w="2374" w:type="dxa"/>
          </w:tcPr>
          <w:p w14:paraId="68397B02" w14:textId="4021FF52" w:rsidR="00103F03" w:rsidRPr="00525119" w:rsidRDefault="00103F03" w:rsidP="00C232E6">
            <w:pPr>
              <w:rPr>
                <w:sz w:val="18"/>
                <w:szCs w:val="18"/>
              </w:rPr>
            </w:pPr>
          </w:p>
        </w:tc>
      </w:tr>
      <w:tr w:rsidR="00525119" w14:paraId="5D34F929" w14:textId="77777777" w:rsidTr="00F72E96">
        <w:tc>
          <w:tcPr>
            <w:tcW w:w="1587" w:type="dxa"/>
          </w:tcPr>
          <w:p w14:paraId="6F568D24" w14:textId="4209D563" w:rsidR="00C17B7E" w:rsidRPr="00DD5929" w:rsidRDefault="00DD5929" w:rsidP="00C232E6">
            <w:pPr>
              <w:rPr>
                <w:sz w:val="18"/>
                <w:szCs w:val="18"/>
              </w:rPr>
            </w:pPr>
            <w:r w:rsidRPr="00DD5929">
              <w:rPr>
                <w:sz w:val="18"/>
                <w:szCs w:val="18"/>
              </w:rPr>
              <w:t xml:space="preserve">Water </w:t>
            </w:r>
            <w:r>
              <w:rPr>
                <w:sz w:val="18"/>
                <w:szCs w:val="18"/>
              </w:rPr>
              <w:t>s</w:t>
            </w:r>
            <w:r w:rsidRPr="00DD5929">
              <w:rPr>
                <w:sz w:val="18"/>
                <w:szCs w:val="18"/>
              </w:rPr>
              <w:t>torage</w:t>
            </w:r>
          </w:p>
        </w:tc>
        <w:tc>
          <w:tcPr>
            <w:tcW w:w="1078" w:type="dxa"/>
          </w:tcPr>
          <w:p w14:paraId="66717E6F" w14:textId="6D17D8FC" w:rsidR="00C17B7E" w:rsidRPr="00DD5929" w:rsidRDefault="00F25753" w:rsidP="00C232E6">
            <w:pPr>
              <w:rPr>
                <w:sz w:val="18"/>
                <w:szCs w:val="18"/>
              </w:rPr>
            </w:pPr>
            <w:r>
              <w:rPr>
                <w:sz w:val="18"/>
                <w:szCs w:val="18"/>
              </w:rPr>
              <w:t>27 €/t</w:t>
            </w:r>
            <w:sdt>
              <w:sdtPr>
                <w:rPr>
                  <w:sz w:val="18"/>
                  <w:szCs w:val="18"/>
                </w:rPr>
                <w:alias w:val="To edit, see citavi.com/edit"/>
                <w:tag w:val="CitaviPlaceholder#22452639-caed-4423-b772-9c893c375fe9"/>
                <w:id w:val="436185393"/>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mEyYTZkLWVlZWEtNGU4Yy1iNTFkLWJjOTYzMTg3ZDI5ZCIsIlJhbmdlTGVuZ3RoIjoyLCJSZWZlcmVuY2VJZCI6IjNkZmY5NjAzLTFiNGUtNGMyZS04ZTFlLTA3YTlhMDBhNWN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gud2VuemVsXFxBcHBEYXRhXFxMb2NhbFxcVGVtcFxcZWp6aW9pemMuanBnIiwiVXJpU3RyaW5nIjoiM2RmZjk2MDMtMWI0ZS00YzJlLThlMWUtMDdhOWEwMGE1Y2V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pcmN3YXNoLm9yZy9zaXRlcy9kZWZhdWx0L2ZpbGVzL0JhdGNoZWxvci0yMDExLUxpZmVjeWNsZS5wZGYiLCJVcmlTdHJpbmciOiJodHRwczovL3d3dy5pcmN3YXNoLm9yZy9zaXRlcy9kZWZhdWx0L2ZpbGVzL0JhdGNoZWxvci0yMDExLUxpZmVjeWNsZ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}</w:instrText>
                </w:r>
                <w:r>
                  <w:rPr>
                    <w:sz w:val="18"/>
                    <w:szCs w:val="18"/>
                  </w:rPr>
                  <w:fldChar w:fldCharType="separate"/>
                </w:r>
                <w:r w:rsidR="00E17DD6">
                  <w:rPr>
                    <w:sz w:val="18"/>
                    <w:szCs w:val="18"/>
                    <w:vertAlign w:val="superscript"/>
                  </w:rPr>
                  <w:t>53</w:t>
                </w:r>
                <w:r>
                  <w:rPr>
                    <w:sz w:val="18"/>
                    <w:szCs w:val="18"/>
                  </w:rPr>
                  <w:fldChar w:fldCharType="end"/>
                </w:r>
              </w:sdtContent>
            </w:sdt>
          </w:p>
        </w:tc>
        <w:tc>
          <w:tcPr>
            <w:tcW w:w="1499" w:type="dxa"/>
          </w:tcPr>
          <w:p w14:paraId="2B0C58F1" w14:textId="77777777" w:rsidR="00C17B7E" w:rsidRPr="00DD5929" w:rsidRDefault="00C17B7E" w:rsidP="00C232E6">
            <w:pPr>
              <w:rPr>
                <w:sz w:val="18"/>
                <w:szCs w:val="18"/>
              </w:rPr>
            </w:pPr>
          </w:p>
        </w:tc>
        <w:tc>
          <w:tcPr>
            <w:tcW w:w="1256" w:type="dxa"/>
          </w:tcPr>
          <w:p w14:paraId="13BCEF9E" w14:textId="77777777" w:rsidR="00C17B7E" w:rsidRPr="00DD5929" w:rsidRDefault="00C17B7E" w:rsidP="00C232E6">
            <w:pPr>
              <w:rPr>
                <w:sz w:val="18"/>
                <w:szCs w:val="18"/>
              </w:rPr>
            </w:pPr>
          </w:p>
        </w:tc>
        <w:tc>
          <w:tcPr>
            <w:tcW w:w="1268" w:type="dxa"/>
          </w:tcPr>
          <w:p w14:paraId="5241409C" w14:textId="4388FA0D" w:rsidR="00C17B7E" w:rsidRPr="00DD5929" w:rsidRDefault="00F25753" w:rsidP="00C232E6">
            <w:pPr>
              <w:rPr>
                <w:sz w:val="18"/>
                <w:szCs w:val="18"/>
              </w:rPr>
            </w:pPr>
            <w:r>
              <w:rPr>
                <w:sz w:val="18"/>
                <w:szCs w:val="18"/>
              </w:rPr>
              <w:t>30 a</w:t>
            </w:r>
          </w:p>
        </w:tc>
        <w:tc>
          <w:tcPr>
            <w:tcW w:w="2374" w:type="dxa"/>
          </w:tcPr>
          <w:p w14:paraId="2C589410" w14:textId="77777777" w:rsidR="00C17B7E" w:rsidRPr="00DD5929" w:rsidRDefault="00C17B7E" w:rsidP="00C232E6">
            <w:pPr>
              <w:rPr>
                <w:sz w:val="18"/>
                <w:szCs w:val="18"/>
              </w:rPr>
            </w:pPr>
          </w:p>
        </w:tc>
      </w:tr>
      <w:tr w:rsidR="00525119" w14:paraId="35B6AE98" w14:textId="77777777" w:rsidTr="00F72E96">
        <w:tc>
          <w:tcPr>
            <w:tcW w:w="1587" w:type="dxa"/>
          </w:tcPr>
          <w:p w14:paraId="615771DE" w14:textId="34B90E84" w:rsidR="00C17B7E" w:rsidRPr="00DD5929" w:rsidRDefault="00DD5929" w:rsidP="00C232E6">
            <w:pPr>
              <w:rPr>
                <w:sz w:val="18"/>
                <w:szCs w:val="18"/>
              </w:rPr>
            </w:pPr>
            <w:r w:rsidRPr="00DD5929">
              <w:rPr>
                <w:sz w:val="18"/>
                <w:szCs w:val="18"/>
              </w:rPr>
              <w:t>CO</w:t>
            </w:r>
            <w:r w:rsidRPr="00DD5929">
              <w:rPr>
                <w:sz w:val="18"/>
                <w:szCs w:val="18"/>
                <w:vertAlign w:val="subscript"/>
              </w:rPr>
              <w:t>2</w:t>
            </w:r>
            <w:r w:rsidRPr="00DD5929">
              <w:rPr>
                <w:sz w:val="18"/>
                <w:szCs w:val="18"/>
              </w:rPr>
              <w:t xml:space="preserve"> </w:t>
            </w:r>
            <w:r>
              <w:rPr>
                <w:sz w:val="18"/>
                <w:szCs w:val="18"/>
              </w:rPr>
              <w:t>s</w:t>
            </w:r>
            <w:r w:rsidRPr="00DD5929">
              <w:rPr>
                <w:sz w:val="18"/>
                <w:szCs w:val="18"/>
              </w:rPr>
              <w:t>torage</w:t>
            </w:r>
          </w:p>
        </w:tc>
        <w:tc>
          <w:tcPr>
            <w:tcW w:w="1078" w:type="dxa"/>
          </w:tcPr>
          <w:p w14:paraId="72B84CC1" w14:textId="62C76598" w:rsidR="00C17B7E" w:rsidRPr="00DD5929" w:rsidRDefault="00F25753" w:rsidP="00C232E6">
            <w:pPr>
              <w:rPr>
                <w:sz w:val="18"/>
                <w:szCs w:val="18"/>
              </w:rPr>
            </w:pPr>
            <w:r>
              <w:rPr>
                <w:sz w:val="18"/>
                <w:szCs w:val="18"/>
              </w:rPr>
              <w:t>1100 €/t</w:t>
            </w:r>
            <w:sdt>
              <w:sdtPr>
                <w:rPr>
                  <w:sz w:val="18"/>
                  <w:szCs w:val="18"/>
                </w:rPr>
                <w:alias w:val="To edit, see citavi.com/edit"/>
                <w:tag w:val="CitaviPlaceholder#89741c01-67f2-46b0-a0fd-506b32df020c"/>
                <w:id w:val="1588956286"/>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c2YjU5LWI1ZWYtNDgwYS1iMGI0LTI4NzAxMjRhZThkMCIsIlJhbmdlTGVuZ3RoIjoyLCJSZWZlcmVuY2VJZCI6IjQ0OGM5MTk0LWRhMjMtNDY4Ny1iNzJiLTEyM2U2OTViMm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uMDIuMjAyNSIsIkF1dGhvcnMiOlt7IiRpZCI6IjciLCIkdHlwZSI6IlN3aXNzQWNhZGVtaWMuQ2l0YXZpLlBlcnNvbiwgU3dpc3NBY2FkZW1pYy5DaXRhdmkiLCJMYXN0TmFtZSI6IkRlcGFydG1lbnQgZm9yIEJ1c2luZXNzLCBFbmVyZ3kgYW5kIEluZHVzdHJpYWwgU3RyYXRlZ3kiLCJQcm90ZWN0ZWQiOmZhbHNlLCJTZXgiOjAsIkNyZWF0ZWRCeSI6Il9IZW5yaWsgV2VuemVsIiwiQ3JlYXRlZE9uIjoiMjAyNS0wMi0xOVQwOTowOTozOSIsIk1vZGlmaWVkQnkiOiJfSGVucmlrIFdlbnplbCIsIklkIjoiNjE3MTJmYmQtNjI5My00MWIxLWJhMDMtZjdmOGVhMDNhZDA4IiwiTW9kaWZpZWRPbiI6IjIwMjUtMDItMTlUMDk6MDk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cmRlbXZrZTAuanBnIiwiVXJpU3RyaW5nIjoiNDQ4YzkxOTQtZGEyMy00Njg3LWI3MmItMTIzZTY5NWIyYmY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nb3YudWsvZ292ZXJubWVudC9wdWJsaWNhdGlvbnMvc2hpcHBpbmctY2FyYm9uLWRpb3hpZGUtY28yLXVrLWNvc3QtZXN0aW1hdGlvbi1zdHVkeSIsIlVyaVN0cmluZyI6Imh0dHBzOi8vd3d3Lmdvdi51ay9nb3Zlcm5tZW50L3B1YmxpY2F0aW9ucy9zaGlwcGluZy1jYXJib24tZGlveGlkZS1jbzItdWstY29zdC1lc3RpbWF0aW9uLXN0dWR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}</w:instrText>
                </w:r>
                <w:r>
                  <w:rPr>
                    <w:sz w:val="18"/>
                    <w:szCs w:val="18"/>
                  </w:rPr>
                  <w:fldChar w:fldCharType="separate"/>
                </w:r>
                <w:r w:rsidR="00E17DD6">
                  <w:rPr>
                    <w:sz w:val="18"/>
                    <w:szCs w:val="18"/>
                    <w:vertAlign w:val="superscript"/>
                  </w:rPr>
                  <w:t>46</w:t>
                </w:r>
                <w:r>
                  <w:rPr>
                    <w:sz w:val="18"/>
                    <w:szCs w:val="18"/>
                  </w:rPr>
                  <w:fldChar w:fldCharType="end"/>
                </w:r>
              </w:sdtContent>
            </w:sdt>
          </w:p>
        </w:tc>
        <w:tc>
          <w:tcPr>
            <w:tcW w:w="1499" w:type="dxa"/>
          </w:tcPr>
          <w:p w14:paraId="236572AA" w14:textId="41947E93" w:rsidR="00C17B7E" w:rsidRPr="00DD5929" w:rsidRDefault="00F25753" w:rsidP="00C232E6">
            <w:pPr>
              <w:rPr>
                <w:sz w:val="18"/>
                <w:szCs w:val="18"/>
              </w:rPr>
            </w:pPr>
            <w:r>
              <w:rPr>
                <w:sz w:val="18"/>
                <w:szCs w:val="18"/>
              </w:rPr>
              <w:t>5%</w:t>
            </w:r>
            <w:sdt>
              <w:sdtPr>
                <w:rPr>
                  <w:sz w:val="18"/>
                  <w:szCs w:val="18"/>
                </w:rPr>
                <w:alias w:val="To edit, see citavi.com/edit"/>
                <w:tag w:val="CitaviPlaceholder#e0695715-5bb1-409f-8574-8d8ddfefae94"/>
                <w:id w:val="-67582955"/>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zExMmM2LWQ4OWMtNGUyZS05ZWU3LWM5NDgzODcxODA4OCIsIlJhbmdlTGVuZ3RoIjoyLCJSZWZlcmVuY2VJZCI6IjQ0OGM5MTk0LWRhMjMtNDY4Ny1iNzJiLTEyM2U2OTViMm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uMDIuMjAyNSIsIkF1dGhvcnMiOlt7IiRpZCI6IjciLCIkdHlwZSI6IlN3aXNzQWNhZGVtaWMuQ2l0YXZpLlBlcnNvbiwgU3dpc3NBY2FkZW1pYy5DaXRhdmkiLCJMYXN0TmFtZSI6IkRlcGFydG1lbnQgZm9yIEJ1c2luZXNzLCBFbmVyZ3kgYW5kIEluZHVzdHJpYWwgU3RyYXRlZ3kiLCJQcm90ZWN0ZWQiOmZhbHNlLCJTZXgiOjAsIkNyZWF0ZWRCeSI6Il9IZW5yaWsgV2VuemVsIiwiQ3JlYXRlZE9uIjoiMjAyNS0wMi0xOVQwOTowOTozOSIsIk1vZGlmaWVkQnkiOiJfSGVucmlrIFdlbnplbCIsIklkIjoiNjE3MTJmYmQtNjI5My00MWIxLWJhMDMtZjdmOGVhMDNhZDA4IiwiTW9kaWZpZWRPbiI6IjIwMjUtMDItMTlUMDk6MDk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cmRlbXZrZTAuanBnIiwiVXJpU3RyaW5nIjoiNDQ4YzkxOTQtZGEyMy00Njg3LWI3MmItMTIzZTY5NWIyYmY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nb3YudWsvZ292ZXJubWVudC9wdWJsaWNhdGlvbnMvc2hpcHBpbmctY2FyYm9uLWRpb3hpZGUtY28yLXVrLWNvc3QtZXN0aW1hdGlvbi1zdHVkeSIsIlVyaVN0cmluZyI6Imh0dHBzOi8vd3d3Lmdvdi51ay9nb3Zlcm5tZW50L3B1YmxpY2F0aW9ucy9zaGlwcGluZy1jYXJib24tZGlveGlkZS1jbzItdWstY29zdC1lc3RpbWF0aW9uLXN0dWR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}</w:instrText>
                </w:r>
                <w:r>
                  <w:rPr>
                    <w:sz w:val="18"/>
                    <w:szCs w:val="18"/>
                  </w:rPr>
                  <w:fldChar w:fldCharType="separate"/>
                </w:r>
                <w:r w:rsidR="00E17DD6">
                  <w:rPr>
                    <w:sz w:val="18"/>
                    <w:szCs w:val="18"/>
                    <w:vertAlign w:val="superscript"/>
                  </w:rPr>
                  <w:t>46</w:t>
                </w:r>
                <w:r>
                  <w:rPr>
                    <w:sz w:val="18"/>
                    <w:szCs w:val="18"/>
                  </w:rPr>
                  <w:fldChar w:fldCharType="end"/>
                </w:r>
              </w:sdtContent>
            </w:sdt>
          </w:p>
        </w:tc>
        <w:tc>
          <w:tcPr>
            <w:tcW w:w="1256" w:type="dxa"/>
          </w:tcPr>
          <w:p w14:paraId="05ECA2A0" w14:textId="77777777" w:rsidR="00C17B7E" w:rsidRPr="00DD5929" w:rsidRDefault="00C17B7E" w:rsidP="00C232E6">
            <w:pPr>
              <w:rPr>
                <w:sz w:val="18"/>
                <w:szCs w:val="18"/>
              </w:rPr>
            </w:pPr>
          </w:p>
        </w:tc>
        <w:tc>
          <w:tcPr>
            <w:tcW w:w="1268" w:type="dxa"/>
          </w:tcPr>
          <w:p w14:paraId="622796CF" w14:textId="6F85C5EF" w:rsidR="00C17B7E" w:rsidRPr="00DD5929" w:rsidRDefault="00F25753" w:rsidP="00C232E6">
            <w:pPr>
              <w:rPr>
                <w:sz w:val="18"/>
                <w:szCs w:val="18"/>
              </w:rPr>
            </w:pPr>
            <w:r>
              <w:rPr>
                <w:sz w:val="18"/>
                <w:szCs w:val="18"/>
              </w:rPr>
              <w:t>25 a</w:t>
            </w:r>
            <w:sdt>
              <w:sdtPr>
                <w:rPr>
                  <w:sz w:val="18"/>
                  <w:szCs w:val="18"/>
                </w:rPr>
                <w:alias w:val="To edit, see citavi.com/edit"/>
                <w:tag w:val="CitaviPlaceholder#46cd2ffc-78ca-4b36-9f6d-8ceceee4b04c"/>
                <w:id w:val="-940683391"/>
                <w:placeholder>
                  <w:docPart w:val="DefaultPlaceholder_-1854013440"/>
                </w:placeholder>
              </w:sdtPr>
              <w:sdtContent>
                <w:r>
                  <w:rPr>
                    <w:sz w:val="18"/>
                    <w:szCs w:val="18"/>
                  </w:rPr>
                  <w:fldChar w:fldCharType="begin"/>
                </w:r>
                <w:r w:rsidR="006D3191">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Q5OTQ2LTc0Y2UtNDc2NC1iMzZiLWJjNjViOTcwNDhkNyIsIlJhbmdlTGVuZ3RoIjoyLCJSZWZlcmVuY2VJZCI6IjdjYWI2OWY0LWEyNmUtNGNhZS05MGZjLThlMjY5MDA5YmR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oLndlbnplbFxcQXBwRGF0YVxcTG9jYWxcXFRlbXBcXDNpaTExZnZkLmpwZyIsIlVyaVN0cmluZyI6IjdjYWI2OWY0LWEyNmUtNGNhZS05MGZjLThlMjY5MDA5YmRj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nJlZnJpZy4yMDE5LjA0LjAx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anJlZnJpZy4yMDE5LjA0LjAxMSIsIlVyaVN0cmluZyI6Imh0dHBzOi8vZG9pLm9yZy8xMC4xMDE2L2ouaWpyZWZyaWcuMjAxOS4wNC4w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}</w:instrText>
                </w:r>
                <w:r>
                  <w:rPr>
                    <w:sz w:val="18"/>
                    <w:szCs w:val="18"/>
                  </w:rPr>
                  <w:fldChar w:fldCharType="separate"/>
                </w:r>
                <w:r w:rsidR="00E17DD6">
                  <w:rPr>
                    <w:sz w:val="18"/>
                    <w:szCs w:val="18"/>
                    <w:vertAlign w:val="superscript"/>
                  </w:rPr>
                  <w:t>47</w:t>
                </w:r>
                <w:r>
                  <w:rPr>
                    <w:sz w:val="18"/>
                    <w:szCs w:val="18"/>
                  </w:rPr>
                  <w:fldChar w:fldCharType="end"/>
                </w:r>
              </w:sdtContent>
            </w:sdt>
          </w:p>
        </w:tc>
        <w:tc>
          <w:tcPr>
            <w:tcW w:w="2374" w:type="dxa"/>
          </w:tcPr>
          <w:p w14:paraId="23D1765E" w14:textId="1D9C989E" w:rsidR="00C17B7E" w:rsidRPr="00DD5929" w:rsidRDefault="00F25753" w:rsidP="00C232E6">
            <w:pPr>
              <w:rPr>
                <w:sz w:val="18"/>
                <w:szCs w:val="18"/>
              </w:rPr>
            </w:pPr>
            <w:r>
              <w:rPr>
                <w:sz w:val="18"/>
                <w:szCs w:val="18"/>
              </w:rPr>
              <w:t>Liquid storage</w:t>
            </w:r>
          </w:p>
        </w:tc>
      </w:tr>
      <w:tr w:rsidR="00525119" w14:paraId="4EF941FF" w14:textId="77777777" w:rsidTr="00F72E96">
        <w:tc>
          <w:tcPr>
            <w:tcW w:w="1587" w:type="dxa"/>
          </w:tcPr>
          <w:p w14:paraId="54581F61" w14:textId="17783D26" w:rsidR="00C17B7E" w:rsidRPr="00DD5929" w:rsidRDefault="00DD5929" w:rsidP="00C232E6">
            <w:pPr>
              <w:rPr>
                <w:sz w:val="18"/>
                <w:szCs w:val="18"/>
              </w:rPr>
            </w:pPr>
            <w:r w:rsidRPr="00DD5929">
              <w:rPr>
                <w:sz w:val="18"/>
                <w:szCs w:val="18"/>
              </w:rPr>
              <w:t xml:space="preserve">Syngas </w:t>
            </w:r>
            <w:r>
              <w:rPr>
                <w:sz w:val="18"/>
                <w:szCs w:val="18"/>
              </w:rPr>
              <w:t>s</w:t>
            </w:r>
            <w:r w:rsidRPr="00DD5929">
              <w:rPr>
                <w:sz w:val="18"/>
                <w:szCs w:val="18"/>
              </w:rPr>
              <w:t>torage</w:t>
            </w:r>
          </w:p>
        </w:tc>
        <w:tc>
          <w:tcPr>
            <w:tcW w:w="1078" w:type="dxa"/>
          </w:tcPr>
          <w:p w14:paraId="53B8AB3F" w14:textId="02D0ABEF" w:rsidR="00C17B7E" w:rsidRPr="00DD5929" w:rsidRDefault="00F25753" w:rsidP="00C232E6">
            <w:pPr>
              <w:rPr>
                <w:sz w:val="18"/>
                <w:szCs w:val="18"/>
              </w:rPr>
            </w:pPr>
            <w:r>
              <w:rPr>
                <w:sz w:val="18"/>
                <w:szCs w:val="18"/>
              </w:rPr>
              <w:t>60 €/kg</w:t>
            </w:r>
            <w:sdt>
              <w:sdtPr>
                <w:rPr>
                  <w:sz w:val="18"/>
                  <w:szCs w:val="18"/>
                </w:rPr>
                <w:alias w:val="To edit, see citavi.com/edit"/>
                <w:tag w:val="CitaviPlaceholder#dcfa813a-28de-42a7-9dc3-41cdceb9eced"/>
                <w:id w:val="-1029336342"/>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jBiMDU5LTMzZDAtNDhhMi1iZTllLWU4ZDAzYzQ5NmFhYiIsIlJhbmdlTGVuZ3RoIjoyLCJSZWZlcmVuY2VJZCI6IjZjYTAxZTllLWJiZGEtNDkzYi1iNTEyLWU0NWZjMzI0MGE4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aC53ZW56ZWxcXEFwcERhdGFcXExvY2FsXFxUZW1wXFxuM2FpZXR2ZC5qcGciLCJVcmlTdHJpbmciOiI2Y2EwMWU5ZS1iYmRhLTQ5M2ItYjUxMi1lNDVmYzMyNDBhOG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YzLzEuNDk0OTIwN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cHVicy5haXAub3JnL2FpcC9hY3AvYXJ0aWNsZS85OTc0MTAiLCJVcmlTdHJpbmciOiJodHRwczovL3B1YnMuYWlwLm9yZy9haXAvYWNwL2FydGljbGUvOTk3NDE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nJpayBXZW56ZWwiLCJDcmVhdGVkT24iOiIyMDI1LTAyLTE5VDEwOjA5OjI0IiwiTW9kaWZpZWRCeSI6Il9IZW5yaWsgV2VuemVsIiwiSWQiOiIzOTI2NzM2OS00MjVjLTRhYTQtOGM1Ni1jNjcyZjU3ODUzZDIiLCJNb2RpZmllZE9uIjoiMjAyNS0wMi0xOVQxMDowOToy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NjMvMS40OTQ5MjA1IiwiVXJpU3RyaW5nIjoiaHR0cHM6Ly9kb2kub3JnLzEwLjEwNjMvMS40OTQ5MjA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OVQxMDowOToyNCIsIk1vZGlmaWVkQnkiOiJfSGVucmlrIFdlbnplbCIsIklkIjoiZWQxN2MyYzYtOTBkNC00YmY4LTg2MDctZDg2ZGFhN2E4ZWYyIiwiTW9kaWZpZWRPbiI6IjIwMjUtMDItMTlUMTA6MDk6MjQiLCJQcm9qZWN0Ijp7IiRyZWYiOiI4In19XSwiT3JnYW5pemF0aW9ucyI6W10sIk90aGVyc0ludm9sdmVkIjpbXSwiUGFnZUNvdW50IjoiOSIsIlBhcmVudFJlZmVyZW5jZSI6eyIkaWQiOiIy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}</w:instrText>
                </w:r>
                <w:r>
                  <w:rPr>
                    <w:sz w:val="18"/>
                    <w:szCs w:val="18"/>
                  </w:rPr>
                  <w:fldChar w:fldCharType="separate"/>
                </w:r>
                <w:r w:rsidR="00E17DD6">
                  <w:rPr>
                    <w:sz w:val="18"/>
                    <w:szCs w:val="18"/>
                    <w:vertAlign w:val="superscript"/>
                  </w:rPr>
                  <w:t>54</w:t>
                </w:r>
                <w:r>
                  <w:rPr>
                    <w:sz w:val="18"/>
                    <w:szCs w:val="18"/>
                  </w:rPr>
                  <w:fldChar w:fldCharType="end"/>
                </w:r>
              </w:sdtContent>
            </w:sdt>
          </w:p>
        </w:tc>
        <w:tc>
          <w:tcPr>
            <w:tcW w:w="1499" w:type="dxa"/>
          </w:tcPr>
          <w:p w14:paraId="6E8E7603" w14:textId="3469D627" w:rsidR="00C17B7E" w:rsidRPr="00DD5929" w:rsidRDefault="00F25753" w:rsidP="00C232E6">
            <w:pPr>
              <w:rPr>
                <w:sz w:val="18"/>
                <w:szCs w:val="18"/>
              </w:rPr>
            </w:pPr>
            <w:r>
              <w:rPr>
                <w:sz w:val="18"/>
                <w:szCs w:val="18"/>
              </w:rPr>
              <w:t>3.65%</w:t>
            </w:r>
            <w:sdt>
              <w:sdtPr>
                <w:rPr>
                  <w:sz w:val="18"/>
                  <w:szCs w:val="18"/>
                </w:rPr>
                <w:alias w:val="To edit, see citavi.com/edit"/>
                <w:tag w:val="CitaviPlaceholder#6c6034c5-351f-4377-9f4f-d95f12d82d55"/>
                <w:id w:val="577796663"/>
                <w:placeholder>
                  <w:docPart w:val="DefaultPlaceholder_-1854013440"/>
                </w:placeholder>
              </w:sdtPr>
              <w:sdtContent>
                <w:r>
                  <w:rPr>
                    <w:sz w:val="18"/>
                    <w:szCs w:val="18"/>
                  </w:rPr>
                  <w:fldChar w:fldCharType="begin"/>
                </w:r>
                <w:r>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WQzY2ZkLWIwNWItNGNiNi04OTAxLWIwZjY0NGZjNmEyMiIsIlJhbmdlTGVuZ3RoIjoyLCJSZWZlcmVuY2VJZCI6IjZjYTAxZTllLWJiZGEtNDkzYi1iNTEyLWU0NWZjMzI0MGE4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aC53ZW56ZWxcXEFwcERhdGFcXExvY2FsXFxUZW1wXFxuM2FpZXR2ZC5qcGciLCJVcmlTdHJpbmciOiI2Y2EwMWU5ZS1iYmRhLTQ5M2ItYjUxMi1lNDVmYzMyNDBhOG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YzLzEuNDk0OTIwN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cHVicy5haXAub3JnL2FpcC9hY3AvYXJ0aWNsZS85OTc0MTAiLCJVcmlTdHJpbmciOiJodHRwczovL3B1YnMuYWlwLm9yZy9haXAvYWNwL2FydGljbGUvOTk3NDE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nJpayBXZW56ZWwiLCJDcmVhdGVkT24iOiIyMDI1LTAyLTE5VDEwOjA5OjI0IiwiTW9kaWZpZWRCeSI6Il9IZW5yaWsgV2VuemVsIiwiSWQiOiIzOTI2NzM2OS00MjVjLTRhYTQtOGM1Ni1jNjcyZjU3ODUzZDIiLCJNb2RpZmllZE9uIjoiMjAyNS0wMi0xOVQxMDowOToy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NjMvMS40OTQ5MjA1IiwiVXJpU3RyaW5nIjoiaHR0cHM6Ly9kb2kub3JnLzEwLjEwNjMvMS40OTQ5MjA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i0xOVQxMDowOToyNCIsIk1vZGlmaWVkQnkiOiJfSGVucmlrIFdlbnplbCIsIklkIjoiZWQxN2MyYzYtOTBkNC00YmY4LTg2MDctZDg2ZGFhN2E4ZWYyIiwiTW9kaWZpZWRPbiI6IjIwMjUtMDItMTlUMTA6MDk6MjQiLCJQcm9qZWN0Ijp7IiRyZWYiOiI4In19XSwiT3JnYW5pemF0aW9ucyI6W10sIk90aGVyc0ludm9sdmVkIjpbXSwiUGFnZUNvdW50IjoiOSIsIlBhcmVudFJlZmVyZW5jZSI6eyIkaWQiOiIy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}</w:instrText>
                </w:r>
                <w:r>
                  <w:rPr>
                    <w:sz w:val="18"/>
                    <w:szCs w:val="18"/>
                  </w:rPr>
                  <w:fldChar w:fldCharType="separate"/>
                </w:r>
                <w:r w:rsidR="00E17DD6">
                  <w:rPr>
                    <w:sz w:val="18"/>
                    <w:szCs w:val="18"/>
                    <w:vertAlign w:val="superscript"/>
                  </w:rPr>
                  <w:t>54</w:t>
                </w:r>
                <w:r>
                  <w:rPr>
                    <w:sz w:val="18"/>
                    <w:szCs w:val="18"/>
                  </w:rPr>
                  <w:fldChar w:fldCharType="end"/>
                </w:r>
              </w:sdtContent>
            </w:sdt>
          </w:p>
        </w:tc>
        <w:tc>
          <w:tcPr>
            <w:tcW w:w="1256" w:type="dxa"/>
          </w:tcPr>
          <w:p w14:paraId="6A524108" w14:textId="77777777" w:rsidR="00C17B7E" w:rsidRPr="00DD5929" w:rsidRDefault="00C17B7E" w:rsidP="00C232E6">
            <w:pPr>
              <w:rPr>
                <w:sz w:val="18"/>
                <w:szCs w:val="18"/>
              </w:rPr>
            </w:pPr>
          </w:p>
        </w:tc>
        <w:tc>
          <w:tcPr>
            <w:tcW w:w="1268" w:type="dxa"/>
          </w:tcPr>
          <w:p w14:paraId="7095B821" w14:textId="37702963" w:rsidR="00C17B7E" w:rsidRPr="00DD5929" w:rsidRDefault="00F25753" w:rsidP="00C232E6">
            <w:pPr>
              <w:rPr>
                <w:sz w:val="18"/>
                <w:szCs w:val="18"/>
              </w:rPr>
            </w:pPr>
            <w:r>
              <w:rPr>
                <w:sz w:val="18"/>
                <w:szCs w:val="18"/>
              </w:rPr>
              <w:t>10 a</w:t>
            </w:r>
          </w:p>
        </w:tc>
        <w:tc>
          <w:tcPr>
            <w:tcW w:w="2374" w:type="dxa"/>
          </w:tcPr>
          <w:p w14:paraId="3AC5BD3B" w14:textId="155755A6" w:rsidR="00C17B7E" w:rsidRPr="00DD5929" w:rsidRDefault="00DD5929" w:rsidP="00C232E6">
            <w:pPr>
              <w:rPr>
                <w:sz w:val="18"/>
                <w:szCs w:val="18"/>
              </w:rPr>
            </w:pPr>
            <w:r>
              <w:rPr>
                <w:sz w:val="18"/>
                <w:szCs w:val="18"/>
              </w:rPr>
              <w:t>300 bar pressure tanks</w:t>
            </w:r>
          </w:p>
        </w:tc>
      </w:tr>
    </w:tbl>
    <w:p w14:paraId="08974DF1" w14:textId="265320FF" w:rsidR="008B3A26" w:rsidRPr="0057745B" w:rsidRDefault="00927A0E" w:rsidP="0057745B">
      <w:pPr>
        <w:pStyle w:val="berschrift1"/>
      </w:pPr>
      <w:r w:rsidRPr="0057745B">
        <w:t>Input Da</w:t>
      </w:r>
      <w:r w:rsidR="0057745B" w:rsidRPr="0057745B">
        <w:t>t</w:t>
      </w:r>
      <w:r w:rsidRPr="0057745B">
        <w:t>a</w:t>
      </w:r>
    </w:p>
    <w:p w14:paraId="76EA0C55" w14:textId="21BCDC35" w:rsidR="008B3A26" w:rsidRPr="00831DCB" w:rsidRDefault="008B3A26" w:rsidP="008B3A26">
      <w:r w:rsidRPr="00831DCB">
        <w:t xml:space="preserve">The yearly average values of all region-specific input data </w:t>
      </w:r>
      <w:r w:rsidR="00831DCB">
        <w:t>are</w:t>
      </w:r>
      <w:r w:rsidRPr="00831DCB">
        <w:t xml:space="preserve"> given in this section. Since the model employs an hourly resolution, the yearly average does only give a general perspective about the input data. However, as described in the main document, significant correlations between the average data and different metrics have been observed. </w:t>
      </w:r>
    </w:p>
    <w:p w14:paraId="05FDD681" w14:textId="787F7499" w:rsidR="008B3A26" w:rsidRPr="00831DCB" w:rsidRDefault="008B3A26" w:rsidP="008B3A26">
      <w:r w:rsidRPr="00831DCB">
        <w:fldChar w:fldCharType="begin"/>
      </w:r>
      <w:r w:rsidRPr="00831DCB">
        <w:instrText xml:space="preserve"> REF _Ref194246450 \h </w:instrText>
      </w:r>
      <w:r w:rsidRPr="00831DCB">
        <w:fldChar w:fldCharType="separate"/>
      </w:r>
      <w:r w:rsidR="006D3191" w:rsidRPr="00831DCB">
        <w:t xml:space="preserve">Figure S </w:t>
      </w:r>
      <w:r w:rsidR="006D3191">
        <w:rPr>
          <w:noProof/>
        </w:rPr>
        <w:t>7</w:t>
      </w:r>
      <w:r w:rsidRPr="00831DCB">
        <w:fldChar w:fldCharType="end"/>
      </w:r>
      <w:r w:rsidRPr="00831DCB">
        <w:t xml:space="preserve"> shows the average yearly temperature and relative humidity for all analyzed regions. Yearly average temperatures as low as -10 °C in parts of China and up to more than 30 °C in parts of Africa, India and Australia can be observed. The yearly </w:t>
      </w:r>
      <w:r w:rsidR="00A9064A" w:rsidRPr="00831DCB">
        <w:t>average</w:t>
      </w:r>
      <w:r w:rsidRPr="00831DCB">
        <w:t xml:space="preserve"> relative humidity varies from below 20% in Northern Africa to close to 90% in </w:t>
      </w:r>
      <w:r w:rsidR="005D7145" w:rsidRPr="00831DCB">
        <w:t xml:space="preserve">Indonesia and Peru. </w:t>
      </w:r>
    </w:p>
    <w:p w14:paraId="21862DFF" w14:textId="5D172485" w:rsidR="005D7145" w:rsidRDefault="005D7145" w:rsidP="008B3A26">
      <w:r w:rsidRPr="00831DCB">
        <w:lastRenderedPageBreak/>
        <w:fldChar w:fldCharType="begin"/>
      </w:r>
      <w:r w:rsidRPr="00831DCB">
        <w:instrText xml:space="preserve"> REF _Ref194246675 \h </w:instrText>
      </w:r>
      <w:r w:rsidRPr="00831DCB">
        <w:fldChar w:fldCharType="separate"/>
      </w:r>
      <w:r w:rsidR="006D3191" w:rsidRPr="00831DCB">
        <w:t xml:space="preserve">Figure S </w:t>
      </w:r>
      <w:r w:rsidR="006D3191">
        <w:rPr>
          <w:noProof/>
        </w:rPr>
        <w:t>9</w:t>
      </w:r>
      <w:r w:rsidRPr="00831DCB">
        <w:fldChar w:fldCharType="end"/>
      </w:r>
      <w:r w:rsidRPr="00831DCB">
        <w:t xml:space="preserve"> shows the yearly full load hors (FLH) of OFPV systems and onshore wind plants across the globe. While OFPV FLH vary between about 1000 h/a to approximately 3200 h/a, an even greater variation is observed for wind plants with FLH less than 1000 h/a to more than 5000 h/a in Patagonia. It should be noted that for each region all individual placements have been aggregated to receive </w:t>
      </w:r>
      <w:r w:rsidR="00810C85" w:rsidRPr="00831DCB">
        <w:t>FLH</w:t>
      </w:r>
      <w:r w:rsidRPr="00831DCB">
        <w:t xml:space="preserve"> of the total installable capacity. Especially for wind turbines, individual placements can experience </w:t>
      </w:r>
      <w:r w:rsidR="00F065B2">
        <w:t>significantly</w:t>
      </w:r>
      <w:r w:rsidRPr="00831DCB">
        <w:t xml:space="preserve"> higher FLH. To account for the differences between </w:t>
      </w:r>
      <w:r w:rsidR="00810C85">
        <w:t xml:space="preserve">individual </w:t>
      </w:r>
      <w:r w:rsidRPr="00831DCB">
        <w:t>locations</w:t>
      </w:r>
      <w:r w:rsidR="00810C85">
        <w:t xml:space="preserve"> </w:t>
      </w:r>
      <w:r w:rsidR="000046C6">
        <w:t>within</w:t>
      </w:r>
      <w:r w:rsidR="00810C85">
        <w:t xml:space="preserve"> one region</w:t>
      </w:r>
      <w:r w:rsidRPr="00831DCB">
        <w:t xml:space="preserve">, 10 different supply profiles for wind plants and 3 different supply profiles for OFPV systems have been included for each considered region. </w:t>
      </w:r>
      <w:r w:rsidR="00815886">
        <w:t xml:space="preserve">The supply profiles have been derived from simulation with </w:t>
      </w:r>
      <w:r w:rsidR="00F065B2">
        <w:t>historic</w:t>
      </w:r>
      <w:r w:rsidR="00815886">
        <w:t xml:space="preserve"> weather data</w:t>
      </w:r>
      <w:sdt>
        <w:sdtPr>
          <w:alias w:val="To edit, see citavi.com/edit"/>
          <w:tag w:val="CitaviPlaceholder#f934f0e0-9cbe-4c3a-9a3b-bd545fa5a1ff"/>
          <w:id w:val="789937009"/>
          <w:placeholder>
            <w:docPart w:val="DefaultPlaceholder_-1854013440"/>
          </w:placeholder>
        </w:sdtPr>
        <w:sdtContent>
          <w:r w:rsidR="00815886">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OTI4MTcwLTNkMGQtNGQ3NS05YjZhLTcxMmEzZGRhMGQzOSIsIlJhbmdlTGVuZ3RoIjoyLCJSZWZlcmVuY2VJZCI6IjVmOTdhZmY4LTQ2YTQtNDVjMi05MTc2LWUyMmY2ZjQwMjI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oeWRlbmUuMjAyNS4wMi4wMTU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aWpoeWRlbmUuMjAyNS4wMi4wMTUiLCJVcmlTdHJpbmciOiJodHRwczovL2RvaS5vcmcvMTAuMTAxNi9qLmlqaHlkZW5lLjIwMjUuMDIuMDE1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N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lYS5vcmcvcmVwb3J0cy9nbG9iYWwtaHlkcm9nZW4tcmV2aWV3LTIwMjQiLCJVcmlTdHJpbmciOiJodHRwczovL3d3dy5pZWEub3JnL3JlcG9ydHMvZ2xvYmFsLWh5ZHJvZ2VuLXJldmlldy0yMDI0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}</w:instrText>
          </w:r>
          <w:r w:rsidR="00815886">
            <w:fldChar w:fldCharType="separate"/>
          </w:r>
          <w:r w:rsidR="00E17DD6">
            <w:rPr>
              <w:vertAlign w:val="superscript"/>
            </w:rPr>
            <w:t>55,56</w:t>
          </w:r>
          <w:r w:rsidR="00815886">
            <w:fldChar w:fldCharType="end"/>
          </w:r>
        </w:sdtContent>
      </w:sdt>
      <w:r w:rsidR="00815886">
        <w:t>.</w:t>
      </w:r>
    </w:p>
    <w:p w14:paraId="35B2EC02" w14:textId="08CAE61C" w:rsidR="00815886" w:rsidRDefault="00815886" w:rsidP="008B3A26">
      <w:r>
        <w:fldChar w:fldCharType="begin"/>
      </w:r>
      <w:r>
        <w:instrText xml:space="preserve"> REF _Ref194247224 \h </w:instrText>
      </w:r>
      <w:r>
        <w:fldChar w:fldCharType="separate"/>
      </w:r>
      <w:r w:rsidR="006D3191" w:rsidRPr="00831DCB">
        <w:t xml:space="preserve">Figure S </w:t>
      </w:r>
      <w:r w:rsidR="006D3191">
        <w:rPr>
          <w:noProof/>
        </w:rPr>
        <w:t>10</w:t>
      </w:r>
      <w:r>
        <w:fldChar w:fldCharType="end"/>
      </w:r>
      <w:r>
        <w:t xml:space="preserve"> shows the maximal installable capacity for onshore wind turbines and </w:t>
      </w:r>
      <w:r w:rsidR="009873AC">
        <w:t>horizontal single axis tracking (HSAT) OFPV systems</w:t>
      </w:r>
      <w:r w:rsidR="00F065B2">
        <w:t xml:space="preserve"> in each region</w:t>
      </w:r>
      <w:r w:rsidR="009873AC">
        <w:t>. These potentials have been derived in cooperation with the International Energy Agency for their Global Hydrogen Review 2024</w:t>
      </w:r>
      <w:sdt>
        <w:sdtPr>
          <w:alias w:val="To edit, see citavi.com/edit"/>
          <w:tag w:val="CitaviPlaceholder#334197f2-7fc0-4f2c-a976-5966e4f364fc"/>
          <w:id w:val="629204180"/>
          <w:placeholder>
            <w:docPart w:val="DefaultPlaceholder_-1854013440"/>
          </w:placeholder>
        </w:sdtPr>
        <w:sdtContent>
          <w:r w:rsidR="009873AC">
            <w:fldChar w:fldCharType="begin"/>
          </w:r>
          <w:r w:rsidR="00F2575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DAwZjJhLWNhNjQtNDFlNS1hNGIzLTliYmY4MTc4Y2ZhMiIsIlJhbmdlTGVuZ3RoIjoyLCJSZWZlcmVuY2VJZCI6IjU2NTk4OTA0LTk3YjQtNGE3NS1iYWVkLWFlNGM5NTMwM2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EiLCJQcm90ZWN0ZWQiOmZhbHNlLCJTZXgiOjAsIkNyZWF0ZWRCeSI6Il9IZW5yaWsgV2VuemVsIiwiQ3JlYXRlZE9uIjoiMjAyNC0xMS0xOFQxMzo0NDozNCIsIk1vZGlmaWVkQnkiOiJfSGVucmlrIFdlbnplbCIsIklkIjoiNjA4MTUwMTAtZjVkZS00NGE2LTliNjEtMTQwMDAzYmFmZTg1IiwiTW9kaWZpZWRPbiI6IjIwMjQtMTEtMThUMTM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Z2RnNHNwcHYuanBnIiwiVXJpU3RyaW5nIjoiNTY1OTg5MDQtOTdiNC00YTc1LWJhZWQtYWU0Yzk1MzAzYjk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pZWEub3JnL3JlcG9ydHMvZ2xvYmFsLWh5ZHJvZ2VuLXJldmlldy0yMDI0IiwiVXJpU3RyaW5nIjoiaHR0cHM6Ly93d3cuaWVhLm9yZy9yZXBvcnRzL2dsb2JhbC1oeWRyb2dlbi1yZXZpZXctMjA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}</w:instrText>
          </w:r>
          <w:r w:rsidR="009873AC">
            <w:fldChar w:fldCharType="separate"/>
          </w:r>
          <w:r w:rsidR="00E17DD6">
            <w:rPr>
              <w:vertAlign w:val="superscript"/>
            </w:rPr>
            <w:t>56</w:t>
          </w:r>
          <w:r w:rsidR="009873AC">
            <w:fldChar w:fldCharType="end"/>
          </w:r>
        </w:sdtContent>
      </w:sdt>
      <w:r w:rsidR="009873AC">
        <w:t xml:space="preserve"> and are based on land eligibility analysis performed for each region</w:t>
      </w:r>
      <w:sdt>
        <w:sdtPr>
          <w:alias w:val="To edit, see citavi.com/edit"/>
          <w:tag w:val="CitaviPlaceholder#7b6dd408-a11d-49e1-9aac-3c0646359a87"/>
          <w:id w:val="475107632"/>
          <w:placeholder>
            <w:docPart w:val="DefaultPlaceholder_-1854013440"/>
          </w:placeholder>
        </w:sdtPr>
        <w:sdtContent>
          <w:r w:rsidR="009873AC">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DJiMzA4LTEzZTAtNDAzMy1hNmFiLTgwYjExMjBiYmUxZiIsIlJhbmdlTGVuZ3RoIjoyLCJSZWZlcmVuY2VJZCI6IjVmOTdhZmY4LTQ2YTQtNDVjMi05MTc2LWUyMmY2ZjQwMjI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oeWRlbmUuMjAyNS4wMi4wMTU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aWpoeWRlbmUuMjAyNS4wMi4wMTUiLCJVcmlTdHJpbmciOiJodHRwczovL2RvaS5vcmcvMTAuMTAxNi9qLmlqaHlkZW5lLjIwMjUuMDIuMDE1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}</w:instrText>
          </w:r>
          <w:r w:rsidR="009873AC">
            <w:fldChar w:fldCharType="separate"/>
          </w:r>
          <w:r w:rsidR="00E17DD6">
            <w:rPr>
              <w:vertAlign w:val="superscript"/>
            </w:rPr>
            <w:t>55</w:t>
          </w:r>
          <w:r w:rsidR="009873AC">
            <w:fldChar w:fldCharType="end"/>
          </w:r>
        </w:sdtContent>
      </w:sdt>
      <w:r w:rsidR="009873AC">
        <w:t xml:space="preserve">. </w:t>
      </w:r>
    </w:p>
    <w:p w14:paraId="2821E0B4" w14:textId="77777777" w:rsidR="00815886" w:rsidRPr="00831DCB" w:rsidRDefault="00815886" w:rsidP="008B3A26"/>
    <w:p w14:paraId="3D988A36" w14:textId="77777777" w:rsidR="00927A0E" w:rsidRPr="00831DCB" w:rsidRDefault="00927A0E" w:rsidP="00927A0E">
      <w:pPr>
        <w:keepNext/>
      </w:pPr>
      <w:r w:rsidRPr="00831DCB">
        <w:rPr>
          <w:noProof/>
          <w14:ligatures w14:val="standardContextual"/>
        </w:rPr>
        <w:drawing>
          <wp:inline distT="0" distB="0" distL="0" distR="0" wp14:anchorId="4A9F054C" wp14:editId="1B108486">
            <wp:extent cx="5039633" cy="5584190"/>
            <wp:effectExtent l="0" t="0" r="8890" b="0"/>
            <wp:docPr id="1992993935" name="Grafik 5" descr="Ein Bild, das Zeichnung, Tex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993935" name="Grafik 5" descr="Ein Bild, das Zeichnung, Text, Karte enthält.&#10;&#10;KI-generierte Inhalte können fehlerhaft sein."/>
                    <pic:cNvPicPr/>
                  </pic:nvPicPr>
                  <pic:blipFill rotWithShape="1">
                    <a:blip r:embed="rId13" cstate="print">
                      <a:extLst>
                        <a:ext uri="{28A0092B-C50C-407E-A947-70E740481C1C}">
                          <a14:useLocalDpi xmlns:a14="http://schemas.microsoft.com/office/drawing/2010/main" val="0"/>
                        </a:ext>
                      </a:extLst>
                    </a:blip>
                    <a:srcRect l="4961" t="894" r="794" b="778"/>
                    <a:stretch/>
                  </pic:blipFill>
                  <pic:spPr bwMode="auto">
                    <a:xfrm>
                      <a:off x="0" y="0"/>
                      <a:ext cx="5040000" cy="5584596"/>
                    </a:xfrm>
                    <a:prstGeom prst="rect">
                      <a:avLst/>
                    </a:prstGeom>
                    <a:ln>
                      <a:noFill/>
                    </a:ln>
                    <a:extLst>
                      <a:ext uri="{53640926-AAD7-44D8-BBD7-CCE9431645EC}">
                        <a14:shadowObscured xmlns:a14="http://schemas.microsoft.com/office/drawing/2010/main"/>
                      </a:ext>
                    </a:extLst>
                  </pic:spPr>
                </pic:pic>
              </a:graphicData>
            </a:graphic>
          </wp:inline>
        </w:drawing>
      </w:r>
    </w:p>
    <w:p w14:paraId="6BEC6F1E" w14:textId="07DFA699" w:rsidR="00422DC9" w:rsidRDefault="00927A0E" w:rsidP="00422DC9">
      <w:pPr>
        <w:pStyle w:val="Beschriftung"/>
      </w:pPr>
      <w:bookmarkStart w:id="7" w:name="_Ref194246450"/>
      <w:r w:rsidRPr="00831DCB">
        <w:t xml:space="preserve">Figure S </w:t>
      </w:r>
      <w:fldSimple w:instr=" SEQ Figure_S \* ARABIC ">
        <w:r w:rsidR="006D3191">
          <w:rPr>
            <w:noProof/>
          </w:rPr>
          <w:t>7</w:t>
        </w:r>
      </w:fldSimple>
      <w:bookmarkEnd w:id="7"/>
      <w:r w:rsidRPr="00831DCB">
        <w:t>: Average temperature (A) and relative humidity (B) in all considered regions for the considered weather year 2018</w:t>
      </w:r>
      <w:sdt>
        <w:sdtPr>
          <w:alias w:val="To edit, see citavi.com/edit"/>
          <w:tag w:val="CitaviPlaceholder#082ed8e3-a322-48e2-83b1-9322dbe34219"/>
          <w:id w:val="1391155504"/>
          <w:placeholder>
            <w:docPart w:val="DefaultPlaceholder_-1854013440"/>
          </w:placeholder>
        </w:sdtPr>
        <w:sdtContent>
          <w:r w:rsidR="00630942" w:rsidRPr="00831DCB">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DQ5MGViLTA5NzItNDNiYy05YTlmLTZmNWI0NDEzOTUxYSIsIlJhbmdlTGVuZ3RoIjoyLCJSZWZlcmVuY2VJZCI6IjQwYmY0NDM2LTE1MDgtNDRhMS1hYTAxLTM2ODVlNTdlNzB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FqLjM4MDMiLCJFZGl0b3JzIjpbXSwiRXZhbHVhdGlvbkNvbXBsZXhpdHkiOjAsIkV2YWx1YXRpb25Tb3VyY2VUZXh0Rm9ybWF0IjowLCJHcm91cHMiOltdLCJIYXNMYWJlbDEiOmZhbHNlLCJIYXNMYWJlbDIiOmZhbHNlLCJLZXl3b3JkcyI6W10sIkxvY2F0aW9ucyI6W3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AyL3FqLjM4MDMiLCJVcmlTdHJpbmciOiJodHRwczovL2RvaS5vcmcvMTAuMTAwMi9xai4zODAz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}</w:instrText>
          </w:r>
          <w:r w:rsidR="00630942" w:rsidRPr="00831DCB">
            <w:fldChar w:fldCharType="separate"/>
          </w:r>
          <w:r w:rsidR="00E17DD6">
            <w:rPr>
              <w:vertAlign w:val="superscript"/>
            </w:rPr>
            <w:t>57</w:t>
          </w:r>
          <w:r w:rsidR="00630942" w:rsidRPr="00831DCB">
            <w:fldChar w:fldCharType="end"/>
          </w:r>
        </w:sdtContent>
      </w:sdt>
      <w:r w:rsidRPr="00831DCB">
        <w:t>.</w:t>
      </w:r>
    </w:p>
    <w:p w14:paraId="50B3EC2F" w14:textId="77777777" w:rsidR="00422DC9" w:rsidRDefault="00422DC9" w:rsidP="00422DC9">
      <w:pPr>
        <w:keepNext/>
      </w:pPr>
      <w:r>
        <w:rPr>
          <w:noProof/>
          <w14:ligatures w14:val="standardContextual"/>
        </w:rPr>
        <w:lastRenderedPageBreak/>
        <w:drawing>
          <wp:inline distT="0" distB="0" distL="0" distR="0" wp14:anchorId="12704E9C" wp14:editId="7556C0FF">
            <wp:extent cx="5034341" cy="2065020"/>
            <wp:effectExtent l="0" t="0" r="0" b="0"/>
            <wp:docPr id="879890031" name="Grafik 1" descr="Ein Bild, das Tex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890031" name="Grafik 1" descr="Ein Bild, das Text, Karte enthält.&#10;&#10;KI-generierte Inhalte können fehlerhaft sei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765" cy="2067245"/>
                    </a:xfrm>
                    <a:prstGeom prst="rect">
                      <a:avLst/>
                    </a:prstGeom>
                  </pic:spPr>
                </pic:pic>
              </a:graphicData>
            </a:graphic>
          </wp:inline>
        </w:drawing>
      </w:r>
    </w:p>
    <w:p w14:paraId="23F60B8A" w14:textId="50136372" w:rsidR="00422DC9" w:rsidRPr="00422DC9" w:rsidRDefault="00422DC9" w:rsidP="00422DC9">
      <w:pPr>
        <w:pStyle w:val="Beschriftung"/>
      </w:pPr>
      <w:r w:rsidRPr="000061E7">
        <w:t xml:space="preserve">Figure S </w:t>
      </w:r>
      <w:fldSimple w:instr=" SEQ Figure_S \* ARABIC ">
        <w:r w:rsidR="006D3191" w:rsidRPr="000061E7">
          <w:rPr>
            <w:noProof/>
          </w:rPr>
          <w:t>8</w:t>
        </w:r>
      </w:fldSimple>
      <w:r w:rsidRPr="000061E7">
        <w:t>: Number of hours per year with sufficient (&gt;0.841 t</w:t>
      </w:r>
      <w:r w:rsidRPr="000061E7">
        <w:rPr>
          <w:vertAlign w:val="subscript"/>
        </w:rPr>
        <w:t>H2O</w:t>
      </w:r>
      <w:r w:rsidRPr="000061E7">
        <w:t>/t</w:t>
      </w:r>
      <w:r w:rsidRPr="000061E7">
        <w:rPr>
          <w:vertAlign w:val="subscript"/>
        </w:rPr>
        <w:t>CO2</w:t>
      </w:r>
      <w:r w:rsidRPr="000061E7">
        <w:t>) water supply by the DAC plant. The region with the lowest number of hours (456 h/a) can be found in southern Algeria.</w:t>
      </w:r>
    </w:p>
    <w:p w14:paraId="5E8B8CCD" w14:textId="77777777" w:rsidR="00C60C30" w:rsidRPr="00831DCB" w:rsidRDefault="00C60C30" w:rsidP="00C60C30">
      <w:pPr>
        <w:keepNext/>
      </w:pPr>
      <w:r w:rsidRPr="00831DCB">
        <w:rPr>
          <w:noProof/>
          <w14:ligatures w14:val="standardContextual"/>
        </w:rPr>
        <w:drawing>
          <wp:inline distT="0" distB="0" distL="0" distR="0" wp14:anchorId="4F0E85C3" wp14:editId="1FFF4DF4">
            <wp:extent cx="5040000" cy="5535158"/>
            <wp:effectExtent l="0" t="0" r="8255" b="8890"/>
            <wp:docPr id="893546204" name="Grafik 6" descr="Ein Bild, das Tex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546204" name="Grafik 6" descr="Ein Bild, das Text, Karte enthält.&#10;&#10;KI-generierte Inhalte können fehlerhaft sein."/>
                    <pic:cNvPicPr/>
                  </pic:nvPicPr>
                  <pic:blipFill rotWithShape="1">
                    <a:blip r:embed="rId15" cstate="print">
                      <a:extLst>
                        <a:ext uri="{28A0092B-C50C-407E-A947-70E740481C1C}">
                          <a14:useLocalDpi xmlns:a14="http://schemas.microsoft.com/office/drawing/2010/main" val="0"/>
                        </a:ext>
                      </a:extLst>
                    </a:blip>
                    <a:srcRect l="4629" t="1453" r="1125" b="1090"/>
                    <a:stretch/>
                  </pic:blipFill>
                  <pic:spPr bwMode="auto">
                    <a:xfrm>
                      <a:off x="0" y="0"/>
                      <a:ext cx="5040000" cy="5535158"/>
                    </a:xfrm>
                    <a:prstGeom prst="rect">
                      <a:avLst/>
                    </a:prstGeom>
                    <a:ln>
                      <a:noFill/>
                    </a:ln>
                    <a:extLst>
                      <a:ext uri="{53640926-AAD7-44D8-BBD7-CCE9431645EC}">
                        <a14:shadowObscured xmlns:a14="http://schemas.microsoft.com/office/drawing/2010/main"/>
                      </a:ext>
                    </a:extLst>
                  </pic:spPr>
                </pic:pic>
              </a:graphicData>
            </a:graphic>
          </wp:inline>
        </w:drawing>
      </w:r>
    </w:p>
    <w:p w14:paraId="4861BB92" w14:textId="4411094E" w:rsidR="00C60C30" w:rsidRPr="00831DCB" w:rsidRDefault="00C60C30" w:rsidP="00C60C30">
      <w:pPr>
        <w:pStyle w:val="Beschriftung"/>
      </w:pPr>
      <w:bookmarkStart w:id="8" w:name="_Ref194246675"/>
      <w:r w:rsidRPr="00831DCB">
        <w:t xml:space="preserve">Figure S </w:t>
      </w:r>
      <w:fldSimple w:instr=" SEQ Figure_S \* ARABIC ">
        <w:r w:rsidR="006D3191">
          <w:rPr>
            <w:noProof/>
          </w:rPr>
          <w:t>9</w:t>
        </w:r>
      </w:fldSimple>
      <w:bookmarkEnd w:id="8"/>
      <w:r w:rsidRPr="00831DCB">
        <w:t>: Full load hours (FLH) of OFPV systems (A) and wind turbines (B) in the analyzed regions. All data was clustered for each region, therefore the depicted data is an average for all possible wind turbines / OFPV plants in the corresponding region and plants reaching higher FLH exist in each of the regions</w:t>
      </w:r>
      <w:sdt>
        <w:sdtPr>
          <w:alias w:val="To edit, see citavi.com/edit"/>
          <w:tag w:val="CitaviPlaceholder#f9725a0e-95a1-4e6b-a53b-39a040568d96"/>
          <w:id w:val="-1886863132"/>
          <w:placeholder>
            <w:docPart w:val="DefaultPlaceholder_-1854013440"/>
          </w:placeholder>
        </w:sdtPr>
        <w:sdtContent>
          <w:r w:rsidR="00630942" w:rsidRPr="00831DCB">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DA2NDliLTU0MjUtNDNiZC1hNzg4LTlkMmNhNmY5Yjg4NSIsIlJhbmdlU3RhcnQiOjIsIlJhbmdlTGVuZ3RoIjozLCJSZWZlcmVuY2VJZCI6IjU2NTk4OTA0LTk3YjQtNGE3NS1iYWVkLWFlNGM5NTMwM2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EiLCJQcm90ZWN0ZWQiOmZhbHNlLCJTZXgiOjAsIkNyZWF0ZWRCeSI6Il9IZW5yaWsgV2VuemVsIiwiQ3JlYXRlZE9uIjoiMjAyNC0xMS0xOFQxMzo0NDozNCIsIk1vZGlmaWVkQnkiOiJfSGVucmlrIFdlbnplbCIsIklkIjoiNjA4MTUwMTAtZjVkZS00NGE2LTliNjEtMTQwMDAzYmFmZTg1IiwiTW9kaWZpZWRPbiI6IjIwMjQtMTEtMThUMTM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Z2RnNHNwcHYuanBnIiwiVXJpU3RyaW5nIjoiNTY1OTg5MDQtOTdiNC00YTc1LWJhZWQtYWU0Yzk1MzAzYjk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pZWEub3JnL3JlcG9ydHMvZ2xvYmFsLWh5ZHJvZ2VuLXJldmlldy0yMDI0IiwiVXJpU3RyaW5nIjoiaHR0cHM6Ly93d3cuaWVhLm9yZy9yZXBvcnRzL2dsb2JhbC1oeWRyb2dlbi1yZXZpZXctMjA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oeWRlbmUuMjAyNS4wMi4wMTU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aWpoeWRlbmUuMjAyNS4wMi4wMTUiLCJVcmlTdHJpbmciOiJodHRwczovL2RvaS5vcmcvMTAuMTAxNi9qLmlqaHlkZW5lLjIwMjUuMDIuMDE1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}</w:instrText>
          </w:r>
          <w:r w:rsidR="00630942" w:rsidRPr="00831DCB">
            <w:fldChar w:fldCharType="separate"/>
          </w:r>
          <w:r w:rsidR="00E17DD6">
            <w:rPr>
              <w:vertAlign w:val="superscript"/>
            </w:rPr>
            <w:t>55,56</w:t>
          </w:r>
          <w:r w:rsidR="00630942" w:rsidRPr="00831DCB">
            <w:fldChar w:fldCharType="end"/>
          </w:r>
        </w:sdtContent>
      </w:sdt>
      <w:r w:rsidRPr="00831DCB">
        <w:t xml:space="preserve">. </w:t>
      </w:r>
    </w:p>
    <w:p w14:paraId="7A075642" w14:textId="77777777" w:rsidR="00630942" w:rsidRPr="00831DCB" w:rsidRDefault="00630942" w:rsidP="00630942">
      <w:pPr>
        <w:keepNext/>
      </w:pPr>
      <w:r w:rsidRPr="00831DCB">
        <w:rPr>
          <w:noProof/>
          <w14:ligatures w14:val="standardContextual"/>
        </w:rPr>
        <w:lastRenderedPageBreak/>
        <w:drawing>
          <wp:inline distT="0" distB="0" distL="0" distR="0" wp14:anchorId="76ADCEBE" wp14:editId="538344CE">
            <wp:extent cx="5040000" cy="5543415"/>
            <wp:effectExtent l="0" t="0" r="8255" b="635"/>
            <wp:docPr id="1984581716" name="Grafik 7" descr="Ein Bild, das Zeichnung, Karte, Darstell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581716" name="Grafik 7" descr="Ein Bild, das Zeichnung, Karte, Darstellung enthält.&#10;&#10;KI-generierte Inhalte können fehlerhaft sein."/>
                    <pic:cNvPicPr/>
                  </pic:nvPicPr>
                  <pic:blipFill rotWithShape="1">
                    <a:blip r:embed="rId16" cstate="print">
                      <a:extLst>
                        <a:ext uri="{28A0092B-C50C-407E-A947-70E740481C1C}">
                          <a14:useLocalDpi xmlns:a14="http://schemas.microsoft.com/office/drawing/2010/main" val="0"/>
                        </a:ext>
                      </a:extLst>
                    </a:blip>
                    <a:srcRect l="4520" t="-1" r="574" b="848"/>
                    <a:stretch/>
                  </pic:blipFill>
                  <pic:spPr bwMode="auto">
                    <a:xfrm>
                      <a:off x="0" y="0"/>
                      <a:ext cx="5040000" cy="5543415"/>
                    </a:xfrm>
                    <a:prstGeom prst="rect">
                      <a:avLst/>
                    </a:prstGeom>
                    <a:ln>
                      <a:noFill/>
                    </a:ln>
                    <a:extLst>
                      <a:ext uri="{53640926-AAD7-44D8-BBD7-CCE9431645EC}">
                        <a14:shadowObscured xmlns:a14="http://schemas.microsoft.com/office/drawing/2010/main"/>
                      </a:ext>
                    </a:extLst>
                  </pic:spPr>
                </pic:pic>
              </a:graphicData>
            </a:graphic>
          </wp:inline>
        </w:drawing>
      </w:r>
    </w:p>
    <w:p w14:paraId="73E9A8E4" w14:textId="0D8D3EF6" w:rsidR="00630942" w:rsidRPr="00831DCB" w:rsidRDefault="00630942" w:rsidP="00630942">
      <w:pPr>
        <w:pStyle w:val="Beschriftung"/>
      </w:pPr>
      <w:bookmarkStart w:id="9" w:name="_Ref194247224"/>
      <w:r w:rsidRPr="00831DCB">
        <w:t xml:space="preserve">Figure S </w:t>
      </w:r>
      <w:fldSimple w:instr=" SEQ Figure_S \* ARABIC ">
        <w:r w:rsidR="006D3191">
          <w:rPr>
            <w:noProof/>
          </w:rPr>
          <w:t>10</w:t>
        </w:r>
      </w:fldSimple>
      <w:bookmarkEnd w:id="9"/>
      <w:r w:rsidRPr="00831DCB">
        <w:t>: Aggregated OFPV / Onshore wind potential in all considered regions</w:t>
      </w:r>
      <w:sdt>
        <w:sdtPr>
          <w:alias w:val="To edit, see citavi.com/edit"/>
          <w:tag w:val="CitaviPlaceholder#8ba1d50c-10fb-4f0d-9706-dc83aab09de2"/>
          <w:id w:val="-1315101486"/>
          <w:placeholder>
            <w:docPart w:val="54B329FC931A4F229A4D65854BE3DE6D"/>
          </w:placeholder>
        </w:sdtPr>
        <w:sdtContent>
          <w:r w:rsidRPr="00831DCB">
            <w:fldChar w:fldCharType="begin"/>
          </w:r>
          <w:r w:rsidR="006D31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DA2NDliLTU0MjUtNDNiZC1hNzg4LTlkMmNhNmY5Yjg4NSIsIlJhbmdlU3RhcnQiOjIsIlJhbmdlTGVuZ3RoIjozLCJSZWZlcmVuY2VJZCI6IjU2NTk4OTA0LTk3YjQtNGE3NS1iYWVkLWFlNGM5NTMwM2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UEiLCJQcm90ZWN0ZWQiOmZhbHNlLCJTZXgiOjAsIkNyZWF0ZWRCeSI6Il9IZW5yaWsgV2VuemVsIiwiQ3JlYXRlZE9uIjoiMjAyNC0xMS0xOFQxMzo0NDozNCIsIk1vZGlmaWVkQnkiOiJfSGVucmlrIFdlbnplbCIsIklkIjoiNjA4MTUwMTAtZjVkZS00NGE2LTliNjEtMTQwMDAzYmFmZTg1IiwiTW9kaWZpZWRPbiI6IjIwMjQtMTEtMThUMTM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gud2VuemVsXFxBcHBEYXRhXFxMb2NhbFxcVGVtcFxcZ2RnNHNwcHYuanBnIiwiVXJpU3RyaW5nIjoiNTY1OTg5MDQtOTdiNC00YTc1LWJhZWQtYWU0Yzk1MzAzYjk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pZWEub3JnL3JlcG9ydHMvZ2xvYmFsLWh5ZHJvZ2VuLXJldmlldy0yMDI0IiwiVXJpU3RyaW5nIjoiaHR0cHM6Ly93d3cuaWVhLm9yZy9yZXBvcnRzL2dsb2JhbC1oeWRyb2dlbi1yZXZpZXctMjA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oeWRlbmUuMjAyNS4wMi4wMTU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aWpoeWRlbmUuMjAyNS4wMi4wMTUiLCJVcmlTdHJpbmciOiJodHRwczovL2RvaS5vcmcvMTAuMTAxNi9qLmlqaHlkZW5lLjIwMjUuMDIuMDE1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}</w:instrText>
          </w:r>
          <w:r w:rsidRPr="00831DCB">
            <w:fldChar w:fldCharType="separate"/>
          </w:r>
          <w:r w:rsidR="00E17DD6">
            <w:rPr>
              <w:vertAlign w:val="superscript"/>
            </w:rPr>
            <w:t>55,56</w:t>
          </w:r>
          <w:r w:rsidRPr="00831DCB">
            <w:fldChar w:fldCharType="end"/>
          </w:r>
        </w:sdtContent>
      </w:sdt>
      <w:r w:rsidRPr="00831DCB">
        <w:t>.</w:t>
      </w:r>
    </w:p>
    <w:p w14:paraId="2C4537DE" w14:textId="77777777" w:rsidR="00810C57" w:rsidRDefault="00810C57" w:rsidP="00630942"/>
    <w:p w14:paraId="77ABECCD" w14:textId="77777777" w:rsidR="00E17DD6" w:rsidRDefault="00E17DD6" w:rsidP="00E17DD6">
      <w:pPr>
        <w:keepNext/>
      </w:pPr>
      <w:r>
        <w:rPr>
          <w:noProof/>
          <w14:ligatures w14:val="standardContextual"/>
        </w:rPr>
        <w:drawing>
          <wp:inline distT="0" distB="0" distL="0" distR="0" wp14:anchorId="58B23463" wp14:editId="79913F2D">
            <wp:extent cx="5554980" cy="1858799"/>
            <wp:effectExtent l="0" t="0" r="7620" b="8255"/>
            <wp:docPr id="764169653" name="Grafik 2" descr="Ein Bild, das Text, Reihe, Schrif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169653" name="Grafik 2" descr="Ein Bild, das Text, Reihe, Schrift, Diagramm enthält.&#10;&#10;KI-generierte Inhalte können fehlerhaft sein."/>
                    <pic:cNvPicPr/>
                  </pic:nvPicPr>
                  <pic:blipFill rotWithShape="1">
                    <a:blip r:embed="rId17" cstate="print">
                      <a:extLst>
                        <a:ext uri="{28A0092B-C50C-407E-A947-70E740481C1C}">
                          <a14:useLocalDpi xmlns:a14="http://schemas.microsoft.com/office/drawing/2010/main" val="0"/>
                        </a:ext>
                      </a:extLst>
                    </a:blip>
                    <a:srcRect l="977" t="2797" r="1466" b="3728"/>
                    <a:stretch>
                      <a:fillRect/>
                    </a:stretch>
                  </pic:blipFill>
                  <pic:spPr bwMode="auto">
                    <a:xfrm>
                      <a:off x="0" y="0"/>
                      <a:ext cx="5579449" cy="1866987"/>
                    </a:xfrm>
                    <a:prstGeom prst="rect">
                      <a:avLst/>
                    </a:prstGeom>
                    <a:ln>
                      <a:noFill/>
                    </a:ln>
                    <a:extLst>
                      <a:ext uri="{53640926-AAD7-44D8-BBD7-CCE9431645EC}">
                        <a14:shadowObscured xmlns:a14="http://schemas.microsoft.com/office/drawing/2010/main"/>
                      </a:ext>
                    </a:extLst>
                  </pic:spPr>
                </pic:pic>
              </a:graphicData>
            </a:graphic>
          </wp:inline>
        </w:drawing>
      </w:r>
    </w:p>
    <w:p w14:paraId="0ECF81E9" w14:textId="0B540A65" w:rsidR="00E17DD6" w:rsidRDefault="00E17DD6" w:rsidP="00E17DD6">
      <w:pPr>
        <w:pStyle w:val="Beschriftung"/>
      </w:pPr>
      <w:r>
        <w:t>Figure S</w:t>
      </w:r>
      <w:r w:rsidR="00CD11B7">
        <w:t xml:space="preserve"> </w:t>
      </w:r>
      <w:fldSimple w:instr=" SEQ Figure_S \* ARABIC ">
        <w:r w:rsidR="006D3191">
          <w:rPr>
            <w:noProof/>
          </w:rPr>
          <w:t>11</w:t>
        </w:r>
      </w:fldSimple>
      <w:r>
        <w:t xml:space="preserve">: </w:t>
      </w:r>
      <w:r w:rsidRPr="000061E7">
        <w:t>Weather-dependent specific energy demand, water co-adsorption ratio and relative productivity from the alternative DAC model</w:t>
      </w:r>
      <w:sdt>
        <w:sdtPr>
          <w:alias w:val="To edit, see citavi.com/edit"/>
          <w:tag w:val="CitaviPlaceholder#32c981ff-3684-4f46-b539-289c6b8b6778"/>
          <w:id w:val="-1411849590"/>
          <w:placeholder>
            <w:docPart w:val="FBAD44CC85164074A73816F5CC3AB640"/>
          </w:placeholder>
        </w:sdtPr>
        <w:sdtContent>
          <w:r w:rsidRPr="000061E7">
            <w:fldChar w:fldCharType="begin"/>
          </w:r>
          <w:r w:rsidRPr="000061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GUyNzYzLTBmYzMtNGE1ZS04ZGIwLWEwZjUwYjJiMjI2MSIsIlJhbmdlTGVuZ3RoIjoyLCJSZWZlcmVuY2VJZCI6ImExMGNkNjg0LWI5MTgtNGUwYi1iODA3LTllM2ViZDBmNmY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}</w:instrText>
          </w:r>
          <w:r w:rsidRPr="000061E7">
            <w:fldChar w:fldCharType="separate"/>
          </w:r>
          <w:r w:rsidRPr="000061E7">
            <w:rPr>
              <w:vertAlign w:val="superscript"/>
            </w:rPr>
            <w:t>58</w:t>
          </w:r>
          <w:r w:rsidRPr="000061E7">
            <w:fldChar w:fldCharType="end"/>
          </w:r>
        </w:sdtContent>
      </w:sdt>
      <w:r w:rsidRPr="000061E7">
        <w:t>. The data was scaled to incorporate future energy demand reductions as described in the main document.</w:t>
      </w:r>
      <w:r w:rsidR="00BE0C2B" w:rsidRPr="000061E7">
        <w:t xml:space="preserve"> The T/RH dependency was evaluated at standard conditions of 1 bar and 420 ppm CO</w:t>
      </w:r>
      <w:r w:rsidR="00BE0C2B" w:rsidRPr="000061E7">
        <w:rPr>
          <w:vertAlign w:val="subscript"/>
        </w:rPr>
        <w:t>2</w:t>
      </w:r>
      <w:r w:rsidR="00BE0C2B" w:rsidRPr="000061E7">
        <w:t xml:space="preserve"> concentration.</w:t>
      </w:r>
    </w:p>
    <w:p w14:paraId="1E432E36" w14:textId="77777777" w:rsidR="00E17DD6" w:rsidRDefault="00E17DD6" w:rsidP="00630942"/>
    <w:p w14:paraId="3A6BCE3B" w14:textId="77777777" w:rsidR="00E17DD6" w:rsidRPr="00831DCB" w:rsidRDefault="00E17DD6" w:rsidP="00630942"/>
    <w:p w14:paraId="16DB676D" w14:textId="13B2F90D" w:rsidR="00682668" w:rsidRPr="00831DCB" w:rsidRDefault="00842819" w:rsidP="00682668">
      <w:pPr>
        <w:pStyle w:val="berschrift1"/>
      </w:pPr>
      <w:r w:rsidRPr="00831DCB">
        <w:t>Global Cost Potential</w:t>
      </w:r>
      <w:r w:rsidR="001D02E9" w:rsidRPr="00831DCB">
        <w:t xml:space="preserve"> and </w:t>
      </w:r>
      <w:r w:rsidR="00630942" w:rsidRPr="00831DCB">
        <w:t xml:space="preserve">Further </w:t>
      </w:r>
      <w:r w:rsidR="001D02E9" w:rsidRPr="00831DCB">
        <w:t>Analys</w:t>
      </w:r>
      <w:r w:rsidR="000C145F">
        <w:t>e</w:t>
      </w:r>
      <w:r w:rsidR="001D02E9" w:rsidRPr="00831DCB">
        <w:t>s</w:t>
      </w:r>
    </w:p>
    <w:p w14:paraId="0FD78B2E" w14:textId="7A5C3CF1" w:rsidR="00D72F77" w:rsidRDefault="00D72F77" w:rsidP="00D72F77">
      <w:pPr>
        <w:pStyle w:val="berschrift2"/>
      </w:pPr>
      <w:r>
        <w:t>3.1 Global Analyses</w:t>
      </w:r>
    </w:p>
    <w:p w14:paraId="42F8EE35" w14:textId="0FD2C653" w:rsidR="00E95E95" w:rsidRPr="00831DCB" w:rsidRDefault="00E95E95" w:rsidP="00E95E95">
      <w:r w:rsidRPr="00831DCB">
        <w:t>The global merit order curve</w:t>
      </w:r>
      <w:r w:rsidR="0056569E" w:rsidRPr="00831DCB">
        <w:t xml:space="preserve"> (see </w:t>
      </w:r>
      <w:r w:rsidR="0056569E" w:rsidRPr="00831DCB">
        <w:fldChar w:fldCharType="begin"/>
      </w:r>
      <w:r w:rsidR="0056569E" w:rsidRPr="00831DCB">
        <w:instrText xml:space="preserve"> REF _Ref194230993 \h </w:instrText>
      </w:r>
      <w:r w:rsidR="0056569E" w:rsidRPr="00831DCB">
        <w:fldChar w:fldCharType="separate"/>
      </w:r>
      <w:r w:rsidR="006D3191" w:rsidRPr="00831DCB">
        <w:t xml:space="preserve">Figure S </w:t>
      </w:r>
      <w:r w:rsidR="006D3191">
        <w:rPr>
          <w:noProof/>
        </w:rPr>
        <w:t>12</w:t>
      </w:r>
      <w:r w:rsidR="0056569E" w:rsidRPr="00831DCB">
        <w:fldChar w:fldCharType="end"/>
      </w:r>
      <w:r w:rsidR="0056569E" w:rsidRPr="00831DCB">
        <w:t>)</w:t>
      </w:r>
      <w:r w:rsidRPr="00831DCB">
        <w:t xml:space="preserve"> shows </w:t>
      </w:r>
      <w:proofErr w:type="gramStart"/>
      <w:r w:rsidRPr="00831DCB">
        <w:t>a total</w:t>
      </w:r>
      <w:proofErr w:type="gramEnd"/>
      <w:r w:rsidRPr="00831DCB">
        <w:t xml:space="preserve"> production potential close to 2</w:t>
      </w:r>
      <w:r w:rsidR="00AC4ABA" w:rsidRPr="00831DCB">
        <w:t>3</w:t>
      </w:r>
      <w:r w:rsidRPr="00831DCB">
        <w:t xml:space="preserve"> Gt/a at 10% of the technical potential. Supplying the projected methanol demand of 500 Mt/a by 2050</w:t>
      </w:r>
      <w:sdt>
        <w:sdtPr>
          <w:alias w:val="To edit, see citavi.com/edit"/>
          <w:tag w:val="CitaviPlaceholder#67fdf150-0355-4c8b-a48f-1cf75d6ee21f"/>
          <w:id w:val="1809202296"/>
          <w:placeholder>
            <w:docPart w:val="DefaultPlaceholder_-1854013440"/>
          </w:placeholder>
        </w:sdtPr>
        <w:sdtContent>
          <w:r w:rsidRPr="00831DCB">
            <w:fldChar w:fldCharType="begin"/>
          </w:r>
          <w:r w:rsidR="00E17DD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2QxYzZhLWI5MDYtNGU2Mi1hNGVjLWYzZWRhYWM2MThlOCIsIlJhbmdlTGVuZ3RoIjoyLCJSZWZlcmVuY2VJZCI6ImE3ODY4ZDRiLTAyMmYtNGZmZi1iOTYzLTQ4NDZmMzBmY2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oLndlbnplbFxcQXBwRGF0YVxcTG9jYWxcXFRlbXBcXDUxcTJkdmJ4LmpwZyIsIlVyaVN0cmluZyI6ImE3ODY4ZDRiLTAyMmYtNGZmZi1iOTYzLTQ4NDZmMzBmY2I4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aXJlbmEub3JnLy0vbWVkaWEvRmlsZXMvSVJFTkEvQWdlbmN5L1B1YmxpY2F0aW9uLzIwMjEvSmFuL0lSRU5BX0lubm92YXRpb25fUmVuZXdhYmxlX01ldGhhbm9sXzIwMjEucGRmIiwiVXJpU3RyaW5nIjoiaHR0cHM6Ly93d3cuaXJlbmEub3JnLy0vbWVkaWEvRmlsZXMvSVJFTkEvQWdlbmN5L1B1YmxpY2F0aW9uLzIwMjEvSmFuL0lSRU5BX0lubm92YXRpb25fUmVuZXdhYmxlX01ldGhhbm9sXzIwMjE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}</w:instrText>
          </w:r>
          <w:r w:rsidRPr="00831DCB">
            <w:fldChar w:fldCharType="separate"/>
          </w:r>
          <w:r w:rsidR="00E17DD6">
            <w:rPr>
              <w:vertAlign w:val="superscript"/>
            </w:rPr>
            <w:t>59</w:t>
          </w:r>
          <w:r w:rsidRPr="00831DCB">
            <w:fldChar w:fldCharType="end"/>
          </w:r>
        </w:sdtContent>
      </w:sdt>
      <w:r w:rsidRPr="00831DCB">
        <w:t xml:space="preserve"> is feasible at marginal (average) cost of </w:t>
      </w:r>
      <w:r w:rsidR="00AC4ABA" w:rsidRPr="00831DCB">
        <w:t xml:space="preserve">656 </w:t>
      </w:r>
      <w:r w:rsidRPr="00831DCB">
        <w:t xml:space="preserve">(604) €/t. </w:t>
      </w:r>
      <w:r w:rsidR="00AC4ABA" w:rsidRPr="00831DCB">
        <w:t>Regions with the lowest cost needed for this supply are located in Argen</w:t>
      </w:r>
      <w:r w:rsidR="00FE46EB" w:rsidRPr="00831DCB">
        <w:t>t</w:t>
      </w:r>
      <w:r w:rsidR="00AC4ABA" w:rsidRPr="00831DCB">
        <w:t xml:space="preserve">ina, </w:t>
      </w:r>
      <w:r w:rsidR="00E34A20" w:rsidRPr="00831DCB">
        <w:t>Australia</w:t>
      </w:r>
      <w:r w:rsidR="00AC4ABA" w:rsidRPr="00831DCB">
        <w:t xml:space="preserve">, Chile, Egypt, Spain, Greece, Morocco, Mauretania, Portugal, the </w:t>
      </w:r>
      <w:r w:rsidR="00E34A20" w:rsidRPr="00831DCB">
        <w:t>Philippines</w:t>
      </w:r>
      <w:r w:rsidR="00AC4ABA" w:rsidRPr="00831DCB">
        <w:t xml:space="preserve">, USA, Yemen and South Africa. </w:t>
      </w:r>
      <w:r w:rsidR="00FE46EB" w:rsidRPr="00831DCB">
        <w:t xml:space="preserve">It should be noted that, since the </w:t>
      </w:r>
      <w:r w:rsidR="00797623" w:rsidRPr="00831DCB">
        <w:t>regions considered</w:t>
      </w:r>
      <w:r w:rsidR="00FE46EB" w:rsidRPr="00831DCB">
        <w:t xml:space="preserve"> are based on administrative boundaries and not equally sized, the production potential of 5 or 10% of the technical potential can differ </w:t>
      </w:r>
      <w:r w:rsidR="00797623" w:rsidRPr="00831DCB">
        <w:t>severely</w:t>
      </w:r>
      <w:r w:rsidR="00FE46EB" w:rsidRPr="00831DCB">
        <w:t xml:space="preserve">. Therefore, lower production costs could be reached in multiple regions with low cost and high potential, i.e. in Australia. </w:t>
      </w:r>
    </w:p>
    <w:p w14:paraId="3CAC7F84" w14:textId="77777777" w:rsidR="00E95E95" w:rsidRPr="00831DCB" w:rsidRDefault="00E95E95" w:rsidP="00E95E95">
      <w:pPr>
        <w:keepNext/>
      </w:pPr>
      <w:r w:rsidRPr="00831DCB">
        <w:rPr>
          <w:noProof/>
          <w14:ligatures w14:val="standardContextual"/>
        </w:rPr>
        <w:drawing>
          <wp:inline distT="0" distB="0" distL="0" distR="0" wp14:anchorId="55D8BC78" wp14:editId="05B19629">
            <wp:extent cx="2178050" cy="2679065"/>
            <wp:effectExtent l="0" t="0" r="0" b="6985"/>
            <wp:docPr id="1537665560" name="Grafik 1" descr="Ein Bild, das Text, Screenshot, Schrift, Electric Blue (Farb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665560" name="Grafik 1" descr="Ein Bild, das Text, Screenshot, Schrift, Electric Blue (Farbe) enthält.&#10;&#10;KI-generierte Inhalte können fehlerhaft sein."/>
                    <pic:cNvPicPr/>
                  </pic:nvPicPr>
                  <pic:blipFill rotWithShape="1">
                    <a:blip r:embed="rId18" cstate="print">
                      <a:extLst>
                        <a:ext uri="{28A0092B-C50C-407E-A947-70E740481C1C}">
                          <a14:useLocalDpi xmlns:a14="http://schemas.microsoft.com/office/drawing/2010/main" val="0"/>
                        </a:ext>
                      </a:extLst>
                    </a:blip>
                    <a:srcRect l="4072" t="2885" r="2818" b="3504"/>
                    <a:stretch/>
                  </pic:blipFill>
                  <pic:spPr bwMode="auto">
                    <a:xfrm>
                      <a:off x="0" y="0"/>
                      <a:ext cx="2178770" cy="2679951"/>
                    </a:xfrm>
                    <a:prstGeom prst="rect">
                      <a:avLst/>
                    </a:prstGeom>
                    <a:ln>
                      <a:noFill/>
                    </a:ln>
                    <a:extLst>
                      <a:ext uri="{53640926-AAD7-44D8-BBD7-CCE9431645EC}">
                        <a14:shadowObscured xmlns:a14="http://schemas.microsoft.com/office/drawing/2010/main"/>
                      </a:ext>
                    </a:extLst>
                  </pic:spPr>
                </pic:pic>
              </a:graphicData>
            </a:graphic>
          </wp:inline>
        </w:drawing>
      </w:r>
    </w:p>
    <w:p w14:paraId="14FFDB46" w14:textId="303A605A" w:rsidR="00842819" w:rsidRPr="00831DCB" w:rsidRDefault="00E95E95" w:rsidP="00E95E95">
      <w:pPr>
        <w:pStyle w:val="Beschriftung"/>
      </w:pPr>
      <w:bookmarkStart w:id="10" w:name="_Ref194230993"/>
      <w:r w:rsidRPr="00831DCB">
        <w:t xml:space="preserve">Figure S </w:t>
      </w:r>
      <w:fldSimple w:instr=" SEQ Figure_S \* ARABIC ">
        <w:r w:rsidR="006D3191">
          <w:rPr>
            <w:noProof/>
          </w:rPr>
          <w:t>12</w:t>
        </w:r>
      </w:fldSimple>
      <w:bookmarkEnd w:id="10"/>
      <w:r w:rsidRPr="00831DCB">
        <w:t>: Merit order aggregated for all analyzed regions. The total production potential is close to 2</w:t>
      </w:r>
      <w:r w:rsidR="00AC4ABA" w:rsidRPr="00831DCB">
        <w:t>3</w:t>
      </w:r>
      <w:r w:rsidRPr="00831DCB">
        <w:t xml:space="preserve"> Gt/a at utilization of 10% of the available technical potential from onshore wind and OFPV plants. </w:t>
      </w:r>
    </w:p>
    <w:p w14:paraId="6DA7E8AE" w14:textId="3B1E24CD" w:rsidR="00B15056" w:rsidRPr="00831DCB" w:rsidRDefault="00B15056" w:rsidP="00B15056">
      <w:r w:rsidRPr="00831DCB">
        <w:fldChar w:fldCharType="begin"/>
      </w:r>
      <w:r w:rsidRPr="00831DCB">
        <w:instrText xml:space="preserve"> REF _Ref194244086 \h </w:instrText>
      </w:r>
      <w:r w:rsidRPr="00831DCB">
        <w:fldChar w:fldCharType="separate"/>
      </w:r>
      <w:r w:rsidR="006D3191" w:rsidRPr="00831DCB">
        <w:t xml:space="preserve">Figure S </w:t>
      </w:r>
      <w:r w:rsidR="006D3191">
        <w:rPr>
          <w:noProof/>
        </w:rPr>
        <w:t>13</w:t>
      </w:r>
      <w:r w:rsidRPr="00831DCB">
        <w:fldChar w:fldCharType="end"/>
      </w:r>
      <w:r w:rsidRPr="00831DCB">
        <w:t xml:space="preserve"> shows the relationship between the share of OFPV on the total installed electricity generation capacity (wind + OFPV) and the oversizing ratio of the SOEC, as well as the resulting specific installed battery capacity. It is </w:t>
      </w:r>
      <w:r w:rsidR="000A5356" w:rsidRPr="00831DCB">
        <w:t>evident</w:t>
      </w:r>
      <w:r w:rsidRPr="00831DCB">
        <w:t xml:space="preserve"> that both the SOEC oversizing as well as the specific installed battery capacity increase </w:t>
      </w:r>
      <w:r w:rsidR="00C246DE" w:rsidRPr="00831DCB">
        <w:t>as</w:t>
      </w:r>
      <w:r w:rsidRPr="00831DCB">
        <w:t xml:space="preserve"> </w:t>
      </w:r>
      <w:r w:rsidR="00C246DE" w:rsidRPr="00831DCB">
        <w:t>the</w:t>
      </w:r>
      <w:r w:rsidRPr="00831DCB">
        <w:t xml:space="preserve"> OFPV share exceed</w:t>
      </w:r>
      <w:r w:rsidR="00C246DE" w:rsidRPr="00831DCB">
        <w:t>s</w:t>
      </w:r>
      <w:r w:rsidRPr="00831DCB">
        <w:t xml:space="preserve"> 50%.</w:t>
      </w:r>
      <w:r w:rsidR="00DE3015" w:rsidRPr="00831DCB">
        <w:t xml:space="preserve"> Additionally, significant oversizing is also observed at low OFPV shares, especially in regions with </w:t>
      </w:r>
      <w:r w:rsidR="00C014D6" w:rsidRPr="00831DCB">
        <w:t>unfavorable</w:t>
      </w:r>
      <w:r w:rsidR="00DE3015" w:rsidRPr="00831DCB">
        <w:t xml:space="preserve"> wind conditions. </w:t>
      </w:r>
    </w:p>
    <w:p w14:paraId="3AEFA54E" w14:textId="77777777" w:rsidR="00E92A1B" w:rsidRPr="00831DCB" w:rsidRDefault="00E92A1B" w:rsidP="00E92A1B">
      <w:pPr>
        <w:keepNext/>
      </w:pPr>
      <w:r w:rsidRPr="00831DCB">
        <w:rPr>
          <w:noProof/>
          <w14:ligatures w14:val="standardContextual"/>
        </w:rPr>
        <w:lastRenderedPageBreak/>
        <w:drawing>
          <wp:inline distT="0" distB="0" distL="0" distR="0" wp14:anchorId="17AF5B57" wp14:editId="2BD78268">
            <wp:extent cx="5441950" cy="2724150"/>
            <wp:effectExtent l="0" t="0" r="6350" b="0"/>
            <wp:docPr id="1975054192" name="Grafik 3" descr="Ein Bild, das Tex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54192" name="Grafik 3" descr="Ein Bild, das Text, Diagramm, Reihe enthält.&#10;&#10;KI-generierte Inhalte können fehlerhaft sein."/>
                    <pic:cNvPicPr/>
                  </pic:nvPicPr>
                  <pic:blipFill rotWithShape="1">
                    <a:blip r:embed="rId19" cstate="print">
                      <a:extLst>
                        <a:ext uri="{28A0092B-C50C-407E-A947-70E740481C1C}">
                          <a14:useLocalDpi xmlns:a14="http://schemas.microsoft.com/office/drawing/2010/main" val="0"/>
                        </a:ext>
                      </a:extLst>
                    </a:blip>
                    <a:srcRect l="4741" t="2640" r="794" b="2970"/>
                    <a:stretch/>
                  </pic:blipFill>
                  <pic:spPr bwMode="auto">
                    <a:xfrm>
                      <a:off x="0" y="0"/>
                      <a:ext cx="5441950" cy="2724150"/>
                    </a:xfrm>
                    <a:prstGeom prst="rect">
                      <a:avLst/>
                    </a:prstGeom>
                    <a:ln>
                      <a:noFill/>
                    </a:ln>
                    <a:extLst>
                      <a:ext uri="{53640926-AAD7-44D8-BBD7-CCE9431645EC}">
                        <a14:shadowObscured xmlns:a14="http://schemas.microsoft.com/office/drawing/2010/main"/>
                      </a:ext>
                    </a:extLst>
                  </pic:spPr>
                </pic:pic>
              </a:graphicData>
            </a:graphic>
          </wp:inline>
        </w:drawing>
      </w:r>
    </w:p>
    <w:p w14:paraId="6914108E" w14:textId="16DE45F0" w:rsidR="002C1C43" w:rsidRPr="00831DCB" w:rsidRDefault="00E92A1B" w:rsidP="00E92A1B">
      <w:pPr>
        <w:pStyle w:val="Beschriftung"/>
      </w:pPr>
      <w:bookmarkStart w:id="11" w:name="_Ref194244086"/>
      <w:r w:rsidRPr="00831DCB">
        <w:t xml:space="preserve">Figure S </w:t>
      </w:r>
      <w:fldSimple w:instr=" SEQ Figure_S \* ARABIC ">
        <w:r w:rsidR="006D3191">
          <w:rPr>
            <w:noProof/>
          </w:rPr>
          <w:t>13</w:t>
        </w:r>
      </w:fldSimple>
      <w:bookmarkEnd w:id="11"/>
      <w:r w:rsidRPr="00831DCB">
        <w:t>: Influence of the share of installed OFPV capacity. A. Resulting oversizing ratio of the SOEC. B. Installed specific battery capacity per produced ton of methanol.</w:t>
      </w:r>
    </w:p>
    <w:p w14:paraId="36E2100C" w14:textId="77777777" w:rsidR="00D72F77" w:rsidRDefault="00D72F77" w:rsidP="00D72F77">
      <w:pPr>
        <w:rPr>
          <w14:ligatures w14:val="standardContextual"/>
        </w:rPr>
      </w:pPr>
    </w:p>
    <w:p w14:paraId="63B180AA" w14:textId="4C9D2E08" w:rsidR="0021073F" w:rsidRDefault="0021073F" w:rsidP="00D72F77">
      <w:pPr>
        <w:rPr>
          <w14:ligatures w14:val="standardContextual"/>
        </w:rPr>
      </w:pPr>
      <w:r>
        <w:rPr>
          <w14:ligatures w14:val="standardContextual"/>
        </w:rPr>
        <w:fldChar w:fldCharType="begin"/>
      </w:r>
      <w:r>
        <w:rPr>
          <w14:ligatures w14:val="standardContextual"/>
        </w:rPr>
        <w:instrText xml:space="preserve"> REF _Ref206744514 \h </w:instrText>
      </w:r>
      <w:r>
        <w:rPr>
          <w14:ligatures w14:val="standardContextual"/>
        </w:rPr>
      </w:r>
      <w:r>
        <w:rPr>
          <w14:ligatures w14:val="standardContextual"/>
        </w:rPr>
        <w:fldChar w:fldCharType="separate"/>
      </w:r>
      <w:r w:rsidR="006D3191">
        <w:t xml:space="preserve">Figure S </w:t>
      </w:r>
      <w:r w:rsidR="006D3191">
        <w:rPr>
          <w:noProof/>
        </w:rPr>
        <w:t>14</w:t>
      </w:r>
      <w:r>
        <w:rPr>
          <w14:ligatures w14:val="standardContextual"/>
        </w:rPr>
        <w:fldChar w:fldCharType="end"/>
      </w:r>
      <w:r>
        <w:rPr>
          <w14:ligatures w14:val="standardContextual"/>
        </w:rPr>
        <w:t xml:space="preserve"> highlights the LCOM difference comparing the base and the unrestricted scenario with an additional free water source. Most of the 606 regions where no excess water production is observed in the base scenario are landlocked regions.</w:t>
      </w:r>
    </w:p>
    <w:p w14:paraId="7D2AC4A0" w14:textId="77777777" w:rsidR="0021073F" w:rsidRDefault="0021073F" w:rsidP="00D72F77">
      <w:pPr>
        <w:rPr>
          <w14:ligatures w14:val="standardContextual"/>
        </w:rPr>
      </w:pPr>
    </w:p>
    <w:p w14:paraId="747D5CAD" w14:textId="77777777" w:rsidR="0021073F" w:rsidRDefault="0021073F" w:rsidP="0021073F">
      <w:pPr>
        <w:keepNext/>
      </w:pPr>
      <w:r>
        <w:rPr>
          <w:noProof/>
          <w14:ligatures w14:val="standardContextual"/>
        </w:rPr>
        <w:drawing>
          <wp:inline distT="0" distB="0" distL="0" distR="0" wp14:anchorId="76030222" wp14:editId="181AB5B1">
            <wp:extent cx="5547360" cy="2948940"/>
            <wp:effectExtent l="0" t="0" r="0" b="3810"/>
            <wp:docPr id="1241701370" name="Grafik 1" descr="Ein Bild, das Tex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701370" name="Grafik 1" descr="Ein Bild, das Text, Karte enthält.&#10;&#10;KI-generierte Inhalte können fehlerhaft sein."/>
                    <pic:cNvPicPr/>
                  </pic:nvPicPr>
                  <pic:blipFill rotWithShape="1">
                    <a:blip r:embed="rId20" cstate="print">
                      <a:extLst>
                        <a:ext uri="{28A0092B-C50C-407E-A947-70E740481C1C}">
                          <a14:useLocalDpi xmlns:a14="http://schemas.microsoft.com/office/drawing/2010/main" val="0"/>
                        </a:ext>
                      </a:extLst>
                    </a:blip>
                    <a:srcRect l="3704" t="1732" b="2536"/>
                    <a:stretch>
                      <a:fillRect/>
                    </a:stretch>
                  </pic:blipFill>
                  <pic:spPr bwMode="auto">
                    <a:xfrm>
                      <a:off x="0" y="0"/>
                      <a:ext cx="5547360" cy="2948940"/>
                    </a:xfrm>
                    <a:prstGeom prst="rect">
                      <a:avLst/>
                    </a:prstGeom>
                    <a:ln>
                      <a:noFill/>
                    </a:ln>
                    <a:extLst>
                      <a:ext uri="{53640926-AAD7-44D8-BBD7-CCE9431645EC}">
                        <a14:shadowObscured xmlns:a14="http://schemas.microsoft.com/office/drawing/2010/main"/>
                      </a:ext>
                    </a:extLst>
                  </pic:spPr>
                </pic:pic>
              </a:graphicData>
            </a:graphic>
          </wp:inline>
        </w:drawing>
      </w:r>
    </w:p>
    <w:p w14:paraId="0A425A63" w14:textId="0F5EC2FE" w:rsidR="0021073F" w:rsidRDefault="0021073F" w:rsidP="0021073F">
      <w:pPr>
        <w:pStyle w:val="Beschriftung"/>
        <w:rPr>
          <w14:ligatures w14:val="standardContextual"/>
        </w:rPr>
      </w:pPr>
      <w:bookmarkStart w:id="12" w:name="_Ref206744514"/>
      <w:r>
        <w:t xml:space="preserve">Figure S </w:t>
      </w:r>
      <w:fldSimple w:instr=" SEQ Figure_S \* ARABIC ">
        <w:r w:rsidR="006D3191">
          <w:rPr>
            <w:noProof/>
          </w:rPr>
          <w:t>14</w:t>
        </w:r>
      </w:fldSimple>
      <w:bookmarkEnd w:id="12"/>
      <w:r>
        <w:t>: LCOM Increase in the base scenario compared to the unrestricted scenario. Only the 606 regions with no excess water production in the base scenario are shown.</w:t>
      </w:r>
    </w:p>
    <w:p w14:paraId="71DB8788" w14:textId="77777777" w:rsidR="0021073F" w:rsidRDefault="0021073F" w:rsidP="00D72F77">
      <w:pPr>
        <w:rPr>
          <w14:ligatures w14:val="standardContextual"/>
        </w:rPr>
      </w:pPr>
    </w:p>
    <w:p w14:paraId="46542847" w14:textId="53D18A9E" w:rsidR="00D72F77" w:rsidRPr="00831DCB" w:rsidRDefault="00D72F77" w:rsidP="00D72F77">
      <w:pPr>
        <w:rPr>
          <w14:ligatures w14:val="standardContextual"/>
        </w:rPr>
      </w:pPr>
      <w:r w:rsidRPr="00831DCB">
        <w:rPr>
          <w14:ligatures w14:val="standardContextual"/>
        </w:rPr>
        <w:fldChar w:fldCharType="begin"/>
      </w:r>
      <w:r w:rsidRPr="00831DCB">
        <w:rPr>
          <w14:ligatures w14:val="standardContextual"/>
        </w:rPr>
        <w:instrText xml:space="preserve"> REF _Ref194245920 \h </w:instrText>
      </w:r>
      <w:r w:rsidRPr="00831DCB">
        <w:rPr>
          <w14:ligatures w14:val="standardContextual"/>
        </w:rPr>
      </w:r>
      <w:r w:rsidRPr="00831DCB">
        <w:rPr>
          <w14:ligatures w14:val="standardContextual"/>
        </w:rPr>
        <w:fldChar w:fldCharType="separate"/>
      </w:r>
      <w:r w:rsidR="006D3191" w:rsidRPr="00831DCB">
        <w:t xml:space="preserve">Figure S </w:t>
      </w:r>
      <w:r w:rsidR="006D3191">
        <w:rPr>
          <w:noProof/>
        </w:rPr>
        <w:t>15</w:t>
      </w:r>
      <w:r w:rsidRPr="00831DCB">
        <w:rPr>
          <w14:ligatures w14:val="standardContextual"/>
        </w:rPr>
        <w:fldChar w:fldCharType="end"/>
      </w:r>
      <w:r w:rsidRPr="00831DCB">
        <w:rPr>
          <w14:ligatures w14:val="standardContextual"/>
        </w:rPr>
        <w:t xml:space="preserve"> shows the influence of ambient air temperature on the specific power demand per cooled waste heat. Higher ambient temperature leads to more needed power, as the fans must blow more air through the A-frame for heat transfer. </w:t>
      </w:r>
    </w:p>
    <w:p w14:paraId="2599F992" w14:textId="77777777" w:rsidR="00D72F77" w:rsidRPr="00831DCB" w:rsidRDefault="00D72F77" w:rsidP="00D72F77">
      <w:r w:rsidRPr="00831DCB">
        <w:rPr>
          <w:noProof/>
          <w14:ligatures w14:val="standardContextual"/>
        </w:rPr>
        <w:lastRenderedPageBreak/>
        <w:drawing>
          <wp:inline distT="0" distB="0" distL="0" distR="0" wp14:anchorId="1580FAAD" wp14:editId="101D771F">
            <wp:extent cx="3960000" cy="2409347"/>
            <wp:effectExtent l="0" t="0" r="2540" b="0"/>
            <wp:docPr id="927354652" name="Grafik 9"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354652" name="Grafik 9" descr="Ein Bild, das Text, Screenshot, Diagramm, Schrift enthält.&#10;&#10;KI-generierte Inhalte können fehlerhaft sei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60000" cy="2409347"/>
                    </a:xfrm>
                    <a:prstGeom prst="rect">
                      <a:avLst/>
                    </a:prstGeom>
                  </pic:spPr>
                </pic:pic>
              </a:graphicData>
            </a:graphic>
          </wp:inline>
        </w:drawing>
      </w:r>
    </w:p>
    <w:p w14:paraId="1F081E59" w14:textId="404AB2A2" w:rsidR="00D72F77" w:rsidRPr="00831DCB" w:rsidRDefault="00D72F77" w:rsidP="00D72F77">
      <w:pPr>
        <w:pStyle w:val="Beschriftung"/>
      </w:pPr>
      <w:bookmarkStart w:id="13" w:name="_Ref194245920"/>
      <w:r w:rsidRPr="00831DCB">
        <w:t xml:space="preserve">Figure S </w:t>
      </w:r>
      <w:fldSimple w:instr=" SEQ Figure_S \* ARABIC ">
        <w:r w:rsidR="006D3191">
          <w:rPr>
            <w:noProof/>
          </w:rPr>
          <w:t>15</w:t>
        </w:r>
      </w:fldSimple>
      <w:bookmarkEnd w:id="13"/>
      <w:r w:rsidRPr="00831DCB">
        <w:t xml:space="preserve">: Specific power demand of the </w:t>
      </w:r>
      <w:proofErr w:type="gramStart"/>
      <w:r w:rsidRPr="00831DCB">
        <w:t>air cooling</w:t>
      </w:r>
      <w:proofErr w:type="gramEnd"/>
      <w:r w:rsidRPr="00831DCB">
        <w:t xml:space="preserve"> system per cooled waste heat.</w:t>
      </w:r>
    </w:p>
    <w:p w14:paraId="34D2A530" w14:textId="77777777" w:rsidR="00D72F77" w:rsidRDefault="00D72F77" w:rsidP="00DA677F"/>
    <w:p w14:paraId="1F809528" w14:textId="77777777" w:rsidR="00D72F77" w:rsidRDefault="00D72F77" w:rsidP="00DA677F"/>
    <w:p w14:paraId="0F6D008B" w14:textId="059469ED" w:rsidR="00D72F77" w:rsidRDefault="00D72F77" w:rsidP="00D72F77">
      <w:pPr>
        <w:pStyle w:val="berschrift2"/>
      </w:pPr>
      <w:r>
        <w:t>3.2 Operation in Selected Regions</w:t>
      </w:r>
    </w:p>
    <w:p w14:paraId="1903B68E" w14:textId="0E5F9BAF" w:rsidR="00DA677F" w:rsidRPr="00831DCB" w:rsidRDefault="00DA677F" w:rsidP="00DA677F">
      <w:r w:rsidRPr="00831DCB">
        <w:fldChar w:fldCharType="begin"/>
      </w:r>
      <w:r w:rsidRPr="00831DCB">
        <w:instrText xml:space="preserve"> REF _Ref194241155 \h </w:instrText>
      </w:r>
      <w:r w:rsidRPr="00831DCB">
        <w:fldChar w:fldCharType="separate"/>
      </w:r>
      <w:r w:rsidR="006D3191" w:rsidRPr="00831DCB">
        <w:t xml:space="preserve">Figure S </w:t>
      </w:r>
      <w:r w:rsidR="006D3191">
        <w:rPr>
          <w:noProof/>
        </w:rPr>
        <w:t>16</w:t>
      </w:r>
      <w:r w:rsidRPr="00831DCB">
        <w:fldChar w:fldCharType="end"/>
      </w:r>
      <w:r w:rsidRPr="00831DCB">
        <w:t xml:space="preserve"> shows the operation of selected system components in three illustrative regions. It is observed that system operation generally follows wind and PV power generation and battery storage is only employed for increasing DAC operation.  </w:t>
      </w:r>
      <w:r w:rsidR="00A7730A" w:rsidRPr="00831DCB">
        <w:fldChar w:fldCharType="begin"/>
      </w:r>
      <w:r w:rsidR="00A7730A" w:rsidRPr="00831DCB">
        <w:instrText xml:space="preserve"> REF _Ref194245810 \h </w:instrText>
      </w:r>
      <w:r w:rsidR="00A7730A" w:rsidRPr="00831DCB">
        <w:fldChar w:fldCharType="separate"/>
      </w:r>
      <w:r w:rsidR="006D3191" w:rsidRPr="00831DCB">
        <w:t xml:space="preserve">Figure S </w:t>
      </w:r>
      <w:r w:rsidR="006D3191">
        <w:rPr>
          <w:noProof/>
        </w:rPr>
        <w:t>17</w:t>
      </w:r>
      <w:r w:rsidR="00A7730A" w:rsidRPr="00831DCB">
        <w:fldChar w:fldCharType="end"/>
      </w:r>
      <w:r w:rsidR="00A7730A" w:rsidRPr="00831DCB">
        <w:t xml:space="preserve"> shows the operation of the heat system in the same three regions. Generally, electric boilers are only operated during times of </w:t>
      </w:r>
      <w:proofErr w:type="gramStart"/>
      <w:r w:rsidR="00A7730A" w:rsidRPr="00831DCB">
        <w:t>high power</w:t>
      </w:r>
      <w:proofErr w:type="gramEnd"/>
      <w:r w:rsidR="00A7730A" w:rsidRPr="00831DCB">
        <w:t xml:space="preserve"> supply by OFPV or wind turbines. </w:t>
      </w:r>
    </w:p>
    <w:p w14:paraId="379502BF" w14:textId="77777777" w:rsidR="00E92A1B" w:rsidRPr="00831DCB" w:rsidRDefault="00E92A1B" w:rsidP="002C1C43">
      <w:pPr>
        <w:keepNext/>
      </w:pPr>
    </w:p>
    <w:p w14:paraId="23DF0CF7" w14:textId="77777777" w:rsidR="00DB652B" w:rsidRPr="00831DCB" w:rsidRDefault="00DB652B" w:rsidP="00DB652B">
      <w:pPr>
        <w:keepNext/>
      </w:pPr>
      <w:r w:rsidRPr="00831DCB">
        <w:rPr>
          <w:noProof/>
          <w14:ligatures w14:val="standardContextual"/>
        </w:rPr>
        <w:drawing>
          <wp:inline distT="0" distB="0" distL="0" distR="0" wp14:anchorId="7D42625D" wp14:editId="2C0E740C">
            <wp:extent cx="4135624" cy="7200000"/>
            <wp:effectExtent l="0" t="0" r="0" b="1270"/>
            <wp:docPr id="677080452" name="Grafik 4" descr="Ein Bild, das Text, Diagramm, Reih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080452" name="Grafik 4" descr="Ein Bild, das Text, Diagramm, Reihe, Schrift enthält.&#10;&#10;KI-generierte Inhalte können fehlerhaft sein."/>
                    <pic:cNvPicPr/>
                  </pic:nvPicPr>
                  <pic:blipFill rotWithShape="1">
                    <a:blip r:embed="rId22" cstate="print">
                      <a:extLst>
                        <a:ext uri="{28A0092B-C50C-407E-A947-70E740481C1C}">
                          <a14:useLocalDpi xmlns:a14="http://schemas.microsoft.com/office/drawing/2010/main" val="0"/>
                        </a:ext>
                      </a:extLst>
                    </a:blip>
                    <a:srcRect l="5676" t="1330" r="1297" b="819"/>
                    <a:stretch/>
                  </pic:blipFill>
                  <pic:spPr bwMode="auto">
                    <a:xfrm>
                      <a:off x="0" y="0"/>
                      <a:ext cx="4135624" cy="7200000"/>
                    </a:xfrm>
                    <a:prstGeom prst="rect">
                      <a:avLst/>
                    </a:prstGeom>
                    <a:ln>
                      <a:noFill/>
                    </a:ln>
                    <a:extLst>
                      <a:ext uri="{53640926-AAD7-44D8-BBD7-CCE9431645EC}">
                        <a14:shadowObscured xmlns:a14="http://schemas.microsoft.com/office/drawing/2010/main"/>
                      </a:ext>
                    </a:extLst>
                  </pic:spPr>
                </pic:pic>
              </a:graphicData>
            </a:graphic>
          </wp:inline>
        </w:drawing>
      </w:r>
    </w:p>
    <w:p w14:paraId="6421D464" w14:textId="44DE629E" w:rsidR="00DB652B" w:rsidRPr="00831DCB" w:rsidRDefault="00DB652B" w:rsidP="00DB652B">
      <w:pPr>
        <w:pStyle w:val="Beschriftung"/>
      </w:pPr>
      <w:bookmarkStart w:id="14" w:name="_Ref194241155"/>
      <w:r w:rsidRPr="00831DCB">
        <w:t xml:space="preserve">Figure S </w:t>
      </w:r>
      <w:fldSimple w:instr=" SEQ Figure_S \* ARABIC ">
        <w:r w:rsidR="006D3191">
          <w:rPr>
            <w:noProof/>
          </w:rPr>
          <w:t>16</w:t>
        </w:r>
      </w:fldSimple>
      <w:bookmarkEnd w:id="14"/>
      <w:r w:rsidRPr="00831DCB">
        <w:t xml:space="preserve">: Operation of some system components in </w:t>
      </w:r>
      <w:r w:rsidR="0063515C" w:rsidRPr="00831DCB">
        <w:t>three illustrative</w:t>
      </w:r>
      <w:r w:rsidRPr="00831DCB">
        <w:t xml:space="preserve"> regions for 80 hours during the middle of the year. A. Operation in ARG.20.6_1 where a wind-based system is cost-optimal. B. Operation in MEX.16.24_1 where no wind potential is available. C. Operation in AUS.10.19_1 where a hybrid system results in the lowest cost. </w:t>
      </w:r>
    </w:p>
    <w:p w14:paraId="13989CB2" w14:textId="77777777" w:rsidR="00E92A1B" w:rsidRPr="00831DCB" w:rsidRDefault="00E92A1B" w:rsidP="002C1C43">
      <w:pPr>
        <w:keepNext/>
      </w:pPr>
    </w:p>
    <w:p w14:paraId="14C4EFD8" w14:textId="77777777" w:rsidR="00B8513B" w:rsidRPr="00831DCB" w:rsidRDefault="00B8513B" w:rsidP="00B8513B">
      <w:pPr>
        <w:keepNext/>
      </w:pPr>
      <w:r w:rsidRPr="00831DCB">
        <w:rPr>
          <w:noProof/>
          <w14:ligatures w14:val="standardContextual"/>
        </w:rPr>
        <w:drawing>
          <wp:inline distT="0" distB="0" distL="0" distR="0" wp14:anchorId="75412A3C" wp14:editId="0C42FBE3">
            <wp:extent cx="4241023" cy="7200000"/>
            <wp:effectExtent l="0" t="0" r="7620" b="1270"/>
            <wp:docPr id="1372272441" name="Grafik 10" descr="Ein Bild, das Text, Diagramm, Reihe,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272441" name="Grafik 10" descr="Ein Bild, das Text, Diagramm, Reihe, parallel enthält.&#10;&#10;KI-generierte Inhalte können fehlerhaft sein."/>
                    <pic:cNvPicPr/>
                  </pic:nvPicPr>
                  <pic:blipFill rotWithShape="1">
                    <a:blip r:embed="rId23" cstate="print">
                      <a:extLst>
                        <a:ext uri="{28A0092B-C50C-407E-A947-70E740481C1C}">
                          <a14:useLocalDpi xmlns:a14="http://schemas.microsoft.com/office/drawing/2010/main" val="0"/>
                        </a:ext>
                      </a:extLst>
                    </a:blip>
                    <a:srcRect l="3559" t="770" r="1481" b="959"/>
                    <a:stretch/>
                  </pic:blipFill>
                  <pic:spPr bwMode="auto">
                    <a:xfrm>
                      <a:off x="0" y="0"/>
                      <a:ext cx="4241023" cy="7200000"/>
                    </a:xfrm>
                    <a:prstGeom prst="rect">
                      <a:avLst/>
                    </a:prstGeom>
                    <a:ln>
                      <a:noFill/>
                    </a:ln>
                    <a:extLst>
                      <a:ext uri="{53640926-AAD7-44D8-BBD7-CCE9431645EC}">
                        <a14:shadowObscured xmlns:a14="http://schemas.microsoft.com/office/drawing/2010/main"/>
                      </a:ext>
                    </a:extLst>
                  </pic:spPr>
                </pic:pic>
              </a:graphicData>
            </a:graphic>
          </wp:inline>
        </w:drawing>
      </w:r>
    </w:p>
    <w:p w14:paraId="4A872C90" w14:textId="6B7C07CC" w:rsidR="000D0727" w:rsidRPr="00831DCB" w:rsidRDefault="00B8513B" w:rsidP="00B8513B">
      <w:pPr>
        <w:pStyle w:val="Beschriftung"/>
      </w:pPr>
      <w:bookmarkStart w:id="15" w:name="_Ref194245810"/>
      <w:r w:rsidRPr="00831DCB">
        <w:t xml:space="preserve">Figure S </w:t>
      </w:r>
      <w:fldSimple w:instr=" SEQ Figure_S \* ARABIC ">
        <w:r w:rsidR="006D3191">
          <w:rPr>
            <w:noProof/>
          </w:rPr>
          <w:t>17</w:t>
        </w:r>
      </w:fldSimple>
      <w:bookmarkEnd w:id="15"/>
      <w:r w:rsidRPr="00831DCB">
        <w:t xml:space="preserve">: Operation of the heat system in the same three regions as in </w:t>
      </w:r>
      <w:r w:rsidRPr="00831DCB">
        <w:fldChar w:fldCharType="begin"/>
      </w:r>
      <w:r w:rsidRPr="00831DCB">
        <w:instrText xml:space="preserve"> REF _Ref194241155 \h </w:instrText>
      </w:r>
      <w:r w:rsidRPr="00831DCB">
        <w:fldChar w:fldCharType="separate"/>
      </w:r>
      <w:r w:rsidR="006D3191" w:rsidRPr="00831DCB">
        <w:t xml:space="preserve">Figure S </w:t>
      </w:r>
      <w:r w:rsidR="006D3191">
        <w:rPr>
          <w:noProof/>
        </w:rPr>
        <w:t>16</w:t>
      </w:r>
      <w:r w:rsidRPr="00831DCB">
        <w:fldChar w:fldCharType="end"/>
      </w:r>
      <w:r w:rsidRPr="00831DCB">
        <w:t>.</w:t>
      </w:r>
    </w:p>
    <w:p w14:paraId="6F343CDD" w14:textId="77777777" w:rsidR="00FB1321" w:rsidRPr="00831DCB" w:rsidRDefault="00FB1321" w:rsidP="00FB1321"/>
    <w:p w14:paraId="73D10240" w14:textId="77777777" w:rsidR="00894BBD" w:rsidRPr="00831DCB" w:rsidRDefault="00894BBD" w:rsidP="00894BBD"/>
    <w:sdt>
      <w:sdtPr>
        <w:rPr>
          <w:rFonts w:eastAsiaTheme="minorHAnsi" w:cstheme="minorBidi"/>
          <w:b w:val="0"/>
          <w:color w:val="auto"/>
          <w:sz w:val="22"/>
          <w:szCs w:val="22"/>
          <w14:ligatures w14:val="none"/>
        </w:rPr>
        <w:tag w:val="CitaviBibliography"/>
        <w:id w:val="-1559626078"/>
        <w:placeholder>
          <w:docPart w:val="DefaultPlaceholder_-1854013440"/>
        </w:placeholder>
      </w:sdtPr>
      <w:sdtContent>
        <w:p w14:paraId="52CD9A58" w14:textId="77777777" w:rsidR="00E17DD6" w:rsidRDefault="00E95E95" w:rsidP="00E17DD6">
          <w:pPr>
            <w:pStyle w:val="CitaviBibliographyHeading"/>
          </w:pPr>
          <w:r w:rsidRPr="00831DCB">
            <w:fldChar w:fldCharType="begin"/>
          </w:r>
          <w:r w:rsidRPr="00831DCB">
            <w:instrText>ADDIN CitaviBibliography</w:instrText>
          </w:r>
          <w:r w:rsidRPr="00831DCB">
            <w:fldChar w:fldCharType="separate"/>
          </w:r>
          <w:r w:rsidR="00E17DD6">
            <w:t>References</w:t>
          </w:r>
        </w:p>
        <w:p w14:paraId="25BF6EA3" w14:textId="77777777" w:rsidR="00E17DD6" w:rsidRPr="00E17DD6" w:rsidRDefault="00E17DD6" w:rsidP="00E17DD6">
          <w:pPr>
            <w:pStyle w:val="CitaviBibliographyEntry"/>
            <w:rPr>
              <w:lang w:val="de-DE"/>
            </w:rPr>
          </w:pPr>
          <w:r w:rsidRPr="00E17DD6">
            <w:rPr>
              <w:lang w:val="de-DE"/>
            </w:rPr>
            <w:t xml:space="preserve">(1) </w:t>
          </w:r>
          <w:bookmarkStart w:id="16" w:name="_CTVL0010b869e46829e437380b729eeda728d0e"/>
          <w:r w:rsidRPr="00E17DD6">
            <w:rPr>
              <w:lang w:val="de-DE"/>
            </w:rPr>
            <w:t>Lucas, K.</w:t>
          </w:r>
          <w:bookmarkEnd w:id="16"/>
          <w:r w:rsidRPr="00E17DD6">
            <w:rPr>
              <w:lang w:val="de-DE"/>
            </w:rPr>
            <w:t xml:space="preserve"> </w:t>
          </w:r>
          <w:r w:rsidRPr="00E17DD6">
            <w:rPr>
              <w:i/>
              <w:lang w:val="de-DE"/>
            </w:rPr>
            <w:t>Thermodynamik: Die Grundgesetze der Energie- und Stoffumwandlungen ; mit 20 Tabellen</w:t>
          </w:r>
          <w:r w:rsidRPr="00E17DD6">
            <w:rPr>
              <w:lang w:val="de-DE"/>
            </w:rPr>
            <w:t>, 5., korrigierte und erw. Aufl.; Springer-Lehrbuch; Springer: Berlin, Heidelberg, 2006.</w:t>
          </w:r>
        </w:p>
        <w:p w14:paraId="79C850F0" w14:textId="77777777" w:rsidR="00E17DD6" w:rsidRDefault="00E17DD6" w:rsidP="00E17DD6">
          <w:pPr>
            <w:pStyle w:val="CitaviBibliographyEntry"/>
          </w:pPr>
          <w:r w:rsidRPr="00E17DD6">
            <w:rPr>
              <w:lang w:val="de-DE"/>
            </w:rPr>
            <w:t xml:space="preserve">(2) </w:t>
          </w:r>
          <w:bookmarkStart w:id="17" w:name="_CTVL0011e4756713e8145419f9d7d2eb994cd4e"/>
          <w:r w:rsidRPr="00E17DD6">
            <w:rPr>
              <w:lang w:val="de-DE"/>
            </w:rPr>
            <w:t>Wenzel, H.; Müller, G.; Harzendorf, F.; Schöb, T.; Kullmann, F.; Weinand, J. M.; Stolten, D. Towards water-conscious green hydrogen and methanol production: A techno-economic review.</w:t>
          </w:r>
          <w:bookmarkEnd w:id="17"/>
          <w:r w:rsidRPr="00E17DD6">
            <w:rPr>
              <w:lang w:val="de-DE"/>
            </w:rPr>
            <w:t xml:space="preserve"> </w:t>
          </w:r>
          <w:r w:rsidRPr="00E17DD6">
            <w:rPr>
              <w:i/>
            </w:rPr>
            <w:t>Nexus</w:t>
          </w:r>
          <w:r w:rsidRPr="00E17DD6">
            <w:t xml:space="preserve"> </w:t>
          </w:r>
          <w:r w:rsidRPr="00E17DD6">
            <w:rPr>
              <w:b/>
            </w:rPr>
            <w:t>2025</w:t>
          </w:r>
          <w:r w:rsidRPr="00E17DD6">
            <w:t xml:space="preserve">, </w:t>
          </w:r>
          <w:r w:rsidRPr="00E17DD6">
            <w:rPr>
              <w:i/>
            </w:rPr>
            <w:t>2</w:t>
          </w:r>
          <w:r w:rsidRPr="00E17DD6">
            <w:t>, 100054.</w:t>
          </w:r>
        </w:p>
        <w:p w14:paraId="76A02733" w14:textId="77777777" w:rsidR="00E17DD6" w:rsidRDefault="00E17DD6" w:rsidP="00E17DD6">
          <w:pPr>
            <w:pStyle w:val="CitaviBibliographyEntry"/>
          </w:pPr>
          <w:r>
            <w:t xml:space="preserve">(3) </w:t>
          </w:r>
          <w:bookmarkStart w:id="18" w:name="_CTVL0017a389cd5e1004ad29fbfce0fececd320"/>
          <w:r>
            <w:t>Gholizadeh, T.; Ghiasirad, H.; Skorek-Osikowska, A. Life cycle and techno-economic analyses of biofuels production via anaerobic digestion and amine scrubbing CO2 capture.</w:t>
          </w:r>
          <w:bookmarkEnd w:id="18"/>
          <w:r>
            <w:t xml:space="preserve"> </w:t>
          </w:r>
          <w:r w:rsidRPr="00E17DD6">
            <w:rPr>
              <w:i/>
            </w:rPr>
            <w:t>Energy Conversion and Management</w:t>
          </w:r>
          <w:r w:rsidRPr="00E17DD6">
            <w:t xml:space="preserve"> </w:t>
          </w:r>
          <w:r w:rsidRPr="00E17DD6">
            <w:rPr>
              <w:b/>
            </w:rPr>
            <w:t>2024</w:t>
          </w:r>
          <w:r w:rsidRPr="00E17DD6">
            <w:t xml:space="preserve">, </w:t>
          </w:r>
          <w:r w:rsidRPr="00E17DD6">
            <w:rPr>
              <w:i/>
            </w:rPr>
            <w:t>321</w:t>
          </w:r>
          <w:r w:rsidRPr="00E17DD6">
            <w:t>, 119066.</w:t>
          </w:r>
        </w:p>
        <w:p w14:paraId="11908BC0" w14:textId="77777777" w:rsidR="00E17DD6" w:rsidRDefault="00E17DD6" w:rsidP="00E17DD6">
          <w:pPr>
            <w:pStyle w:val="CitaviBibliographyEntry"/>
          </w:pPr>
          <w:r>
            <w:t xml:space="preserve">(4) </w:t>
          </w:r>
          <w:bookmarkStart w:id="19" w:name="_CTVL001aa469d5470524b309a644aaf0136b764"/>
          <w:r>
            <w:t>Zhou, H.; Cao, A.; Meng, W.; Wang, D.; Li, G.; Yang, S. Process integration and analysis of coupling solid oxide electrolysis cell (SOEC) and CO2 to methanol.</w:t>
          </w:r>
          <w:bookmarkEnd w:id="19"/>
          <w:r>
            <w:t xml:space="preserve"> </w:t>
          </w:r>
          <w:r w:rsidRPr="00E17DD6">
            <w:rPr>
              <w:i/>
            </w:rPr>
            <w:t>Energy</w:t>
          </w:r>
          <w:r w:rsidRPr="00E17DD6">
            <w:t xml:space="preserve"> </w:t>
          </w:r>
          <w:r w:rsidRPr="00E17DD6">
            <w:rPr>
              <w:b/>
            </w:rPr>
            <w:t>2024</w:t>
          </w:r>
          <w:r w:rsidRPr="00E17DD6">
            <w:t xml:space="preserve">, </w:t>
          </w:r>
          <w:r w:rsidRPr="00E17DD6">
            <w:rPr>
              <w:i/>
            </w:rPr>
            <w:t>307</w:t>
          </w:r>
          <w:r w:rsidRPr="00E17DD6">
            <w:t>, 132652.</w:t>
          </w:r>
        </w:p>
        <w:p w14:paraId="37D1449B" w14:textId="77777777" w:rsidR="00E17DD6" w:rsidRDefault="00E17DD6" w:rsidP="00E17DD6">
          <w:pPr>
            <w:pStyle w:val="CitaviBibliographyEntry"/>
          </w:pPr>
          <w:r>
            <w:t xml:space="preserve">(5) </w:t>
          </w:r>
          <w:bookmarkStart w:id="20" w:name="_CTVL00142e5ea9afcd94340aa3276c885e3b4fc"/>
          <w:r>
            <w:t>Djettene, R.; Dubois, L.; Duprez, M.-E.; Weireld, G. de; Thomas, D. Integrated CO2 capture and conversion into methanol units: Assessing techno-economic and environmental aspects compared to CO2 into SNG alternative.</w:t>
          </w:r>
          <w:bookmarkEnd w:id="20"/>
          <w:r>
            <w:t xml:space="preserve"> </w:t>
          </w:r>
          <w:r w:rsidRPr="00E17DD6">
            <w:rPr>
              <w:i/>
            </w:rPr>
            <w:t>Journal of CO2 Utilization</w:t>
          </w:r>
          <w:r w:rsidRPr="00E17DD6">
            <w:t xml:space="preserve"> </w:t>
          </w:r>
          <w:r w:rsidRPr="00E17DD6">
            <w:rPr>
              <w:b/>
            </w:rPr>
            <w:t>2024</w:t>
          </w:r>
          <w:r w:rsidRPr="00E17DD6">
            <w:t xml:space="preserve">, </w:t>
          </w:r>
          <w:r w:rsidRPr="00E17DD6">
            <w:rPr>
              <w:i/>
            </w:rPr>
            <w:t>85</w:t>
          </w:r>
          <w:r w:rsidRPr="00E17DD6">
            <w:t>, 102879.</w:t>
          </w:r>
        </w:p>
        <w:p w14:paraId="34DB036C" w14:textId="77777777" w:rsidR="00E17DD6" w:rsidRDefault="00E17DD6" w:rsidP="00E17DD6">
          <w:pPr>
            <w:pStyle w:val="CitaviBibliographyEntry"/>
          </w:pPr>
          <w:r>
            <w:t xml:space="preserve">(6) </w:t>
          </w:r>
          <w:bookmarkStart w:id="21" w:name="_CTVL001dac1b37fa0a04727896c2cfd2a2398d7"/>
          <w:r>
            <w:t>León, D.; Amez, I.; Castells, B.; Ortega, M. F.; Bolonio, D. Techno-economic analysis of the production of synthetic fuels using CO2 generated by the cement industry and green hydrogen.</w:t>
          </w:r>
          <w:bookmarkEnd w:id="21"/>
          <w:r>
            <w:t xml:space="preserve"> </w:t>
          </w:r>
          <w:r w:rsidRPr="00E17DD6">
            <w:rPr>
              <w:i/>
            </w:rPr>
            <w:t>International Journal of Hydrogen Energy</w:t>
          </w:r>
          <w:r w:rsidRPr="00E17DD6">
            <w:t xml:space="preserve"> </w:t>
          </w:r>
          <w:r w:rsidRPr="00E17DD6">
            <w:rPr>
              <w:b/>
            </w:rPr>
            <w:t>2024</w:t>
          </w:r>
          <w:r w:rsidRPr="00E17DD6">
            <w:t xml:space="preserve">, </w:t>
          </w:r>
          <w:r w:rsidRPr="00E17DD6">
            <w:rPr>
              <w:i/>
            </w:rPr>
            <w:t>80</w:t>
          </w:r>
          <w:r w:rsidRPr="00E17DD6">
            <w:t>, 406–417.</w:t>
          </w:r>
        </w:p>
        <w:p w14:paraId="2CDA8687" w14:textId="77777777" w:rsidR="00E17DD6" w:rsidRDefault="00E17DD6" w:rsidP="00E17DD6">
          <w:pPr>
            <w:pStyle w:val="CitaviBibliographyEntry"/>
          </w:pPr>
          <w:r>
            <w:t xml:space="preserve">(7) </w:t>
          </w:r>
          <w:bookmarkStart w:id="22" w:name="_CTVL00194df3081d60249108229e5c76848a30e"/>
          <w:r>
            <w:t>Li, Q.; Machida, H.; Feng, Z.; Norinaga, K. LNG Oxy-Fuel Power and Green Methanol Poly Generation Systems Associated with CO 2 Condensation Capture: Techno-Economic Environmental Assessment.</w:t>
          </w:r>
          <w:bookmarkEnd w:id="22"/>
          <w:r>
            <w:t xml:space="preserve"> </w:t>
          </w:r>
          <w:r w:rsidRPr="00E17DD6">
            <w:rPr>
              <w:i/>
            </w:rPr>
            <w:t>Energy Fuels</w:t>
          </w:r>
          <w:r w:rsidRPr="00E17DD6">
            <w:t xml:space="preserve"> </w:t>
          </w:r>
          <w:r w:rsidRPr="00E17DD6">
            <w:rPr>
              <w:b/>
            </w:rPr>
            <w:t>2024</w:t>
          </w:r>
          <w:r w:rsidRPr="00E17DD6">
            <w:t xml:space="preserve">, </w:t>
          </w:r>
          <w:r w:rsidRPr="00E17DD6">
            <w:rPr>
              <w:i/>
            </w:rPr>
            <w:t>38</w:t>
          </w:r>
          <w:r w:rsidRPr="00E17DD6">
            <w:t>, 13089–13103.</w:t>
          </w:r>
        </w:p>
        <w:p w14:paraId="6189B336" w14:textId="77777777" w:rsidR="00E17DD6" w:rsidRDefault="00E17DD6" w:rsidP="00E17DD6">
          <w:pPr>
            <w:pStyle w:val="CitaviBibliographyEntry"/>
          </w:pPr>
          <w:r>
            <w:t xml:space="preserve">(8) </w:t>
          </w:r>
          <w:bookmarkStart w:id="23" w:name="_CTVL0019201222ce4a34e8db193aa7b7a5ebed3"/>
          <w:r>
            <w:t>Lozano Sanchez, E.; Paulsen, M. M.; Ferrari, F. A.; Pedersen, T. H. Integrated e-Methanol and Drop-in Fuels Hydrothermal Liquefaction Platform-Techno-Economic and GHG Emissions Assessment for Grid-Connected Plants under Flexible BECCU(S) Operation.</w:t>
          </w:r>
          <w:bookmarkEnd w:id="23"/>
          <w:r>
            <w:t xml:space="preserve"> </w:t>
          </w:r>
          <w:r w:rsidRPr="00E17DD6">
            <w:rPr>
              <w:i/>
            </w:rPr>
            <w:t>Industrial &amp; engineering chemistry research</w:t>
          </w:r>
          <w:r w:rsidRPr="00E17DD6">
            <w:t xml:space="preserve"> </w:t>
          </w:r>
          <w:r w:rsidRPr="00E17DD6">
            <w:rPr>
              <w:b/>
            </w:rPr>
            <w:t>2024</w:t>
          </w:r>
          <w:r w:rsidRPr="00E17DD6">
            <w:t xml:space="preserve">, </w:t>
          </w:r>
          <w:r w:rsidRPr="00E17DD6">
            <w:rPr>
              <w:i/>
            </w:rPr>
            <w:t>63</w:t>
          </w:r>
          <w:r w:rsidRPr="00E17DD6">
            <w:t>, 7708–7726.</w:t>
          </w:r>
        </w:p>
        <w:p w14:paraId="6382E7C6" w14:textId="77777777" w:rsidR="00E17DD6" w:rsidRDefault="00E17DD6" w:rsidP="00E17DD6">
          <w:pPr>
            <w:pStyle w:val="CitaviBibliographyEntry"/>
          </w:pPr>
          <w:r>
            <w:t xml:space="preserve">(9) </w:t>
          </w:r>
          <w:bookmarkStart w:id="24" w:name="_CTVL0019d12855325754779a46256bb4c7758ff"/>
          <w:r>
            <w:t>Taslimi, M. S.; Khosravi, A.; Nugroho, Y. K.; Rytter, N. G. M. Optimization and analysis of methanol production from CO2 and solar-driven hydrogen production: A Danish case study.</w:t>
          </w:r>
          <w:bookmarkEnd w:id="24"/>
          <w:r>
            <w:t xml:space="preserve"> </w:t>
          </w:r>
          <w:r w:rsidRPr="00E17DD6">
            <w:rPr>
              <w:i/>
            </w:rPr>
            <w:t>International Journal of Hydrogen Energy</w:t>
          </w:r>
          <w:r w:rsidRPr="00E17DD6">
            <w:t xml:space="preserve"> </w:t>
          </w:r>
          <w:r w:rsidRPr="00E17DD6">
            <w:rPr>
              <w:b/>
            </w:rPr>
            <w:t>2024</w:t>
          </w:r>
          <w:r w:rsidRPr="00E17DD6">
            <w:t xml:space="preserve">, </w:t>
          </w:r>
          <w:r w:rsidRPr="00E17DD6">
            <w:rPr>
              <w:i/>
            </w:rPr>
            <w:t>69</w:t>
          </w:r>
          <w:r w:rsidRPr="00E17DD6">
            <w:t>, 466–476.</w:t>
          </w:r>
        </w:p>
        <w:p w14:paraId="5D69B470" w14:textId="77777777" w:rsidR="00E17DD6" w:rsidRDefault="00E17DD6" w:rsidP="00E17DD6">
          <w:pPr>
            <w:pStyle w:val="CitaviBibliographyEntry"/>
          </w:pPr>
          <w:r>
            <w:t xml:space="preserve">(10) </w:t>
          </w:r>
          <w:bookmarkStart w:id="25" w:name="_CTVL001bc5b8bc7e26440148be8ff615d92e7d8"/>
          <w:r>
            <w:t>Pratama, M. R.; Muthia, R.; Purwanto, W. W. Techno-economic and life cycle assessment of the integration of bioenergy with carbon capture and storage in the polygeneration system (BECCS-PS) for producing green electricity and methanol.</w:t>
          </w:r>
          <w:bookmarkEnd w:id="25"/>
          <w:r>
            <w:t xml:space="preserve"> </w:t>
          </w:r>
          <w:r w:rsidRPr="00E17DD6">
            <w:rPr>
              <w:i/>
            </w:rPr>
            <w:t>Carb Neutrality</w:t>
          </w:r>
          <w:r w:rsidRPr="00E17DD6">
            <w:t xml:space="preserve"> </w:t>
          </w:r>
          <w:r w:rsidRPr="00E17DD6">
            <w:rPr>
              <w:b/>
            </w:rPr>
            <w:t>2023</w:t>
          </w:r>
          <w:r w:rsidRPr="00E17DD6">
            <w:t xml:space="preserve">, </w:t>
          </w:r>
          <w:r w:rsidRPr="00E17DD6">
            <w:rPr>
              <w:i/>
            </w:rPr>
            <w:t>2</w:t>
          </w:r>
          <w:r w:rsidRPr="00E17DD6">
            <w:t>.</w:t>
          </w:r>
        </w:p>
        <w:p w14:paraId="7945F13A" w14:textId="77777777" w:rsidR="00E17DD6" w:rsidRDefault="00E17DD6" w:rsidP="00E17DD6">
          <w:pPr>
            <w:pStyle w:val="CitaviBibliographyEntry"/>
          </w:pPr>
          <w:r>
            <w:t xml:space="preserve">(11) </w:t>
          </w:r>
          <w:bookmarkStart w:id="26" w:name="_CTVL001098f4a7a7690444798e2ba6db1657bdf"/>
          <w:r>
            <w:t>Markowitsch, C.; Lehner, M.; Maly, M. Comparison and techno-economic evaluation of process routes for lower olefin production via Fischer–Tropsch and methanol synthesis.</w:t>
          </w:r>
          <w:bookmarkEnd w:id="26"/>
          <w:r>
            <w:t xml:space="preserve"> </w:t>
          </w:r>
          <w:r w:rsidRPr="00E17DD6">
            <w:rPr>
              <w:i/>
            </w:rPr>
            <w:t>International Journal of Greenhouse Gas Control</w:t>
          </w:r>
          <w:r w:rsidRPr="00E17DD6">
            <w:t xml:space="preserve"> </w:t>
          </w:r>
          <w:r w:rsidRPr="00E17DD6">
            <w:rPr>
              <w:b/>
            </w:rPr>
            <w:t>2023</w:t>
          </w:r>
          <w:r w:rsidRPr="00E17DD6">
            <w:t xml:space="preserve">, </w:t>
          </w:r>
          <w:r w:rsidRPr="00E17DD6">
            <w:rPr>
              <w:i/>
            </w:rPr>
            <w:t>129</w:t>
          </w:r>
          <w:r w:rsidRPr="00E17DD6">
            <w:t>, 103985.</w:t>
          </w:r>
        </w:p>
        <w:p w14:paraId="662B350A" w14:textId="77777777" w:rsidR="00E17DD6" w:rsidRDefault="00E17DD6" w:rsidP="00E17DD6">
          <w:pPr>
            <w:pStyle w:val="CitaviBibliographyEntry"/>
          </w:pPr>
          <w:r>
            <w:t xml:space="preserve">(12) </w:t>
          </w:r>
          <w:bookmarkStart w:id="27" w:name="_CTVL001e0cb5c9c308145da858fe7e5694ac8f7"/>
          <w:r>
            <w:t>Ong, C. W.; Lin, J.-X.; Tsai, M.-L.; Thoe, K. S.; Chen, C.-L. Techno-economic and carbon emission analyses of a methanol-based international renewable energy supply chain.</w:t>
          </w:r>
          <w:bookmarkEnd w:id="27"/>
          <w:r>
            <w:t xml:space="preserve"> </w:t>
          </w:r>
          <w:r w:rsidRPr="00E17DD6">
            <w:rPr>
              <w:i/>
            </w:rPr>
            <w:t>International Journal of Hydrogen Energy</w:t>
          </w:r>
          <w:r w:rsidRPr="00E17DD6">
            <w:t xml:space="preserve"> </w:t>
          </w:r>
          <w:r w:rsidRPr="00E17DD6">
            <w:rPr>
              <w:b/>
            </w:rPr>
            <w:t>2024</w:t>
          </w:r>
          <w:r w:rsidRPr="00E17DD6">
            <w:t xml:space="preserve">, </w:t>
          </w:r>
          <w:r w:rsidRPr="00E17DD6">
            <w:rPr>
              <w:i/>
            </w:rPr>
            <w:t>49</w:t>
          </w:r>
          <w:r w:rsidRPr="00E17DD6">
            <w:t>, 1572–1585.</w:t>
          </w:r>
        </w:p>
        <w:p w14:paraId="4BC7E455" w14:textId="77777777" w:rsidR="00E17DD6" w:rsidRDefault="00E17DD6" w:rsidP="00E17DD6">
          <w:pPr>
            <w:pStyle w:val="CitaviBibliographyEntry"/>
          </w:pPr>
          <w:r>
            <w:t xml:space="preserve">(13) </w:t>
          </w:r>
          <w:bookmarkStart w:id="28" w:name="_CTVL001f8d737884ffe40eea5f04b4df8652824"/>
          <w:r>
            <w:t>Hao, Q.; Zhu, L.; Fan, J.; Wang, Y.; Yang, Z.; Yang, H.; Huang, Y. Zero-energy penalty carbon capture and utilization system based on CLHG integrating SOFC for power and methanol cogeneration.</w:t>
          </w:r>
          <w:bookmarkEnd w:id="28"/>
          <w:r>
            <w:t xml:space="preserve"> </w:t>
          </w:r>
          <w:r w:rsidRPr="00E17DD6">
            <w:rPr>
              <w:i/>
            </w:rPr>
            <w:t>Energy Conversion and Management</w:t>
          </w:r>
          <w:r w:rsidRPr="00E17DD6">
            <w:t xml:space="preserve"> </w:t>
          </w:r>
          <w:r w:rsidRPr="00E17DD6">
            <w:rPr>
              <w:b/>
            </w:rPr>
            <w:t>2023</w:t>
          </w:r>
          <w:r w:rsidRPr="00E17DD6">
            <w:t xml:space="preserve">, </w:t>
          </w:r>
          <w:r w:rsidRPr="00E17DD6">
            <w:rPr>
              <w:i/>
            </w:rPr>
            <w:t>295</w:t>
          </w:r>
          <w:r w:rsidRPr="00E17DD6">
            <w:t>, 117658.</w:t>
          </w:r>
        </w:p>
        <w:p w14:paraId="5DBA6EC7" w14:textId="77777777" w:rsidR="00E17DD6" w:rsidRDefault="00E17DD6" w:rsidP="00E17DD6">
          <w:pPr>
            <w:pStyle w:val="CitaviBibliographyEntry"/>
          </w:pPr>
          <w:r>
            <w:t xml:space="preserve">(14) </w:t>
          </w:r>
          <w:bookmarkStart w:id="29" w:name="_CTVL001195063f349c542e98a8f7114281e8bbe"/>
          <w:r>
            <w:t>Rahmat, Y.; Maier, S.; Moser, F.; Raab, M.; Hoffmann, C.; Repke, J.-U.; Dietrich, R.-U. Techno-economic and exergy analysis of e-methanol production under fixed operating conditions in Germany.</w:t>
          </w:r>
          <w:bookmarkEnd w:id="29"/>
          <w:r>
            <w:t xml:space="preserve"> </w:t>
          </w:r>
          <w:r w:rsidRPr="00E17DD6">
            <w:rPr>
              <w:i/>
            </w:rPr>
            <w:t>Applied Energy</w:t>
          </w:r>
          <w:r w:rsidRPr="00E17DD6">
            <w:t xml:space="preserve"> </w:t>
          </w:r>
          <w:r w:rsidRPr="00E17DD6">
            <w:rPr>
              <w:b/>
            </w:rPr>
            <w:t>2023</w:t>
          </w:r>
          <w:r w:rsidRPr="00E17DD6">
            <w:t xml:space="preserve">, </w:t>
          </w:r>
          <w:r w:rsidRPr="00E17DD6">
            <w:rPr>
              <w:i/>
            </w:rPr>
            <w:t>351</w:t>
          </w:r>
          <w:r w:rsidRPr="00E17DD6">
            <w:t>, 121738.</w:t>
          </w:r>
        </w:p>
        <w:p w14:paraId="58B3A916" w14:textId="77777777" w:rsidR="00E17DD6" w:rsidRDefault="00E17DD6" w:rsidP="00E17DD6">
          <w:pPr>
            <w:pStyle w:val="CitaviBibliographyEntry"/>
          </w:pPr>
          <w:r>
            <w:lastRenderedPageBreak/>
            <w:t xml:space="preserve">(15) </w:t>
          </w:r>
          <w:bookmarkStart w:id="30" w:name="_CTVL001769848df4cbc4e8e931fa2bf509e2f8b"/>
          <w:r>
            <w:t>Palone, O.; Gagliardi, G. G.; Mechelli, M.; Cedola, L.; Borello, D. Techno-economic analysis of sustainable methanol and ammonia production by chemical looping hydrogen generation from waste plastic.</w:t>
          </w:r>
          <w:bookmarkEnd w:id="30"/>
          <w:r>
            <w:t xml:space="preserve"> </w:t>
          </w:r>
          <w:r w:rsidRPr="00E17DD6">
            <w:rPr>
              <w:i/>
            </w:rPr>
            <w:t>Energy Conversion and Management</w:t>
          </w:r>
          <w:r w:rsidRPr="00E17DD6">
            <w:t xml:space="preserve"> </w:t>
          </w:r>
          <w:r w:rsidRPr="00E17DD6">
            <w:rPr>
              <w:b/>
            </w:rPr>
            <w:t>2023</w:t>
          </w:r>
          <w:r w:rsidRPr="00E17DD6">
            <w:t xml:space="preserve">, </w:t>
          </w:r>
          <w:r w:rsidRPr="00E17DD6">
            <w:rPr>
              <w:i/>
            </w:rPr>
            <w:t>292</w:t>
          </w:r>
          <w:r w:rsidRPr="00E17DD6">
            <w:t>, 117389.</w:t>
          </w:r>
        </w:p>
        <w:p w14:paraId="717D5381" w14:textId="77777777" w:rsidR="00E17DD6" w:rsidRDefault="00E17DD6" w:rsidP="00E17DD6">
          <w:pPr>
            <w:pStyle w:val="CitaviBibliographyEntry"/>
          </w:pPr>
          <w:r>
            <w:t xml:space="preserve">(16) </w:t>
          </w:r>
          <w:bookmarkStart w:id="31" w:name="_CTVL0013d1ffc454ce546ca918a0d5684ae5fdc"/>
          <w:r>
            <w:t>Zhang, L.; Gao, R.; Wang, L.; Zhang, C.; Jun, K.-W.; Kim, S. K.; Zhao, T.; Wan, H.; Guan, G. Carbon-neutral light olefins production for energy decarbonization: Process development and techno-econo-environmental analysis.</w:t>
          </w:r>
          <w:bookmarkEnd w:id="31"/>
          <w:r>
            <w:t xml:space="preserve"> </w:t>
          </w:r>
          <w:r w:rsidRPr="00E17DD6">
            <w:rPr>
              <w:i/>
            </w:rPr>
            <w:t>Chemical Engineering Journal</w:t>
          </w:r>
          <w:r w:rsidRPr="00E17DD6">
            <w:t xml:space="preserve"> </w:t>
          </w:r>
          <w:r w:rsidRPr="00E17DD6">
            <w:rPr>
              <w:b/>
            </w:rPr>
            <w:t>2023</w:t>
          </w:r>
          <w:r w:rsidRPr="00E17DD6">
            <w:t xml:space="preserve">, </w:t>
          </w:r>
          <w:r w:rsidRPr="00E17DD6">
            <w:rPr>
              <w:i/>
            </w:rPr>
            <w:t>471</w:t>
          </w:r>
          <w:r w:rsidRPr="00E17DD6">
            <w:t>, 144611.</w:t>
          </w:r>
        </w:p>
        <w:p w14:paraId="463B7C09" w14:textId="77777777" w:rsidR="00E17DD6" w:rsidRDefault="00E17DD6" w:rsidP="00E17DD6">
          <w:pPr>
            <w:pStyle w:val="CitaviBibliographyEntry"/>
          </w:pPr>
          <w:r>
            <w:t xml:space="preserve">(17) </w:t>
          </w:r>
          <w:bookmarkStart w:id="32" w:name="_CTVL001dc875892f4e94902bced8274165e911f"/>
          <w:r>
            <w:t>Gierse, M.; Kerschbaum, M.; Steinbach, B.; Sauer, J.; Salem, O. Optimized design and techno-economic analysis of novel DME production processes.</w:t>
          </w:r>
          <w:bookmarkEnd w:id="32"/>
          <w:r>
            <w:t xml:space="preserve"> </w:t>
          </w:r>
          <w:r w:rsidRPr="00E17DD6">
            <w:rPr>
              <w:i/>
            </w:rPr>
            <w:t>React. Chem. Eng.</w:t>
          </w:r>
          <w:r w:rsidRPr="00E17DD6">
            <w:t xml:space="preserve"> </w:t>
          </w:r>
          <w:r w:rsidRPr="00E17DD6">
            <w:rPr>
              <w:b/>
            </w:rPr>
            <w:t>2023</w:t>
          </w:r>
          <w:r w:rsidRPr="00E17DD6">
            <w:t xml:space="preserve">, </w:t>
          </w:r>
          <w:r w:rsidRPr="00E17DD6">
            <w:rPr>
              <w:i/>
            </w:rPr>
            <w:t>8</w:t>
          </w:r>
          <w:r w:rsidRPr="00E17DD6">
            <w:t>, 2826–2840.</w:t>
          </w:r>
        </w:p>
        <w:p w14:paraId="232256EF" w14:textId="77777777" w:rsidR="00E17DD6" w:rsidRDefault="00E17DD6" w:rsidP="00E17DD6">
          <w:pPr>
            <w:pStyle w:val="CitaviBibliographyEntry"/>
          </w:pPr>
          <w:r>
            <w:t xml:space="preserve">(18) </w:t>
          </w:r>
          <w:bookmarkStart w:id="33" w:name="_CTVL0013bd451bb488749848d625aa5d36477f2"/>
          <w:r>
            <w:t>Khojasteh</w:t>
          </w:r>
          <w:r>
            <w:rPr>
              <w:rFonts w:ascii="Cambria Math" w:hAnsi="Cambria Math" w:cs="Cambria Math"/>
            </w:rPr>
            <w:t>‐</w:t>
          </w:r>
          <w:r>
            <w:t>Salkuyeh, Y.; Ashrafi, O.; Mostafavi, E.; Navarri, P. CO 2 utilization for methanol production; Optimal pathways with minimum GHG reduction cost.</w:t>
          </w:r>
          <w:bookmarkEnd w:id="33"/>
          <w:r>
            <w:t xml:space="preserve"> </w:t>
          </w:r>
          <w:r w:rsidRPr="00E17DD6">
            <w:rPr>
              <w:i/>
            </w:rPr>
            <w:t>Can J Chem Eng</w:t>
          </w:r>
          <w:r w:rsidRPr="00E17DD6">
            <w:t xml:space="preserve"> </w:t>
          </w:r>
          <w:r w:rsidRPr="00E17DD6">
            <w:rPr>
              <w:b/>
            </w:rPr>
            <w:t>2023</w:t>
          </w:r>
          <w:r w:rsidRPr="00E17DD6">
            <w:t xml:space="preserve">, </w:t>
          </w:r>
          <w:r w:rsidRPr="00E17DD6">
            <w:rPr>
              <w:i/>
            </w:rPr>
            <w:t>101</w:t>
          </w:r>
          <w:r w:rsidRPr="00E17DD6">
            <w:t>, 5446–5459.</w:t>
          </w:r>
        </w:p>
        <w:p w14:paraId="39BD6917" w14:textId="77777777" w:rsidR="00E17DD6" w:rsidRDefault="00E17DD6" w:rsidP="00E17DD6">
          <w:pPr>
            <w:pStyle w:val="CitaviBibliographyEntry"/>
          </w:pPr>
          <w:r>
            <w:t xml:space="preserve">(19) </w:t>
          </w:r>
          <w:bookmarkStart w:id="34" w:name="_CTVL001fa13b7ac664448559345ce1e0cd11bc2"/>
          <w:r>
            <w:t>Haghighatjoo, F.; Rahimpour, M. R.; Farsi, M. Techno-economic and environmental assessment of CO2 conversion to methanol: Direct versus indirect conversion routes.</w:t>
          </w:r>
          <w:bookmarkEnd w:id="34"/>
          <w:r>
            <w:t xml:space="preserve"> </w:t>
          </w:r>
          <w:r w:rsidRPr="00E17DD6">
            <w:rPr>
              <w:i/>
            </w:rPr>
            <w:t>Chemical Engineering and Processing - Process Intensification</w:t>
          </w:r>
          <w:r w:rsidRPr="00E17DD6">
            <w:t xml:space="preserve"> </w:t>
          </w:r>
          <w:r w:rsidRPr="00E17DD6">
            <w:rPr>
              <w:b/>
            </w:rPr>
            <w:t>2023</w:t>
          </w:r>
          <w:r w:rsidRPr="00E17DD6">
            <w:t xml:space="preserve">, </w:t>
          </w:r>
          <w:r w:rsidRPr="00E17DD6">
            <w:rPr>
              <w:i/>
            </w:rPr>
            <w:t>184</w:t>
          </w:r>
          <w:r w:rsidRPr="00E17DD6">
            <w:t>, 109264.</w:t>
          </w:r>
        </w:p>
        <w:p w14:paraId="6DB97DF8" w14:textId="77777777" w:rsidR="00E17DD6" w:rsidRDefault="00E17DD6" w:rsidP="00E17DD6">
          <w:pPr>
            <w:pStyle w:val="CitaviBibliographyEntry"/>
          </w:pPr>
          <w:r>
            <w:t xml:space="preserve">(20) </w:t>
          </w:r>
          <w:bookmarkStart w:id="35" w:name="_CTVL001bb08ae1a0e34417286afeaa30f68cade"/>
          <w:r>
            <w:t>Chiou, H.-H.; Lee, C.-J.; Wen, B.-S.; Lin, J.-X.; Chen, C.-L.; Yu, B.-Y. Evaluation of alternative processes of methanol production from CO2: Design, optimization, control, techno-economic, and environmental analysis.</w:t>
          </w:r>
          <w:bookmarkEnd w:id="35"/>
          <w:r>
            <w:t xml:space="preserve"> </w:t>
          </w:r>
          <w:r w:rsidRPr="00E17DD6">
            <w:rPr>
              <w:i/>
            </w:rPr>
            <w:t>Fuel</w:t>
          </w:r>
          <w:r w:rsidRPr="00E17DD6">
            <w:t xml:space="preserve"> </w:t>
          </w:r>
          <w:r w:rsidRPr="00E17DD6">
            <w:rPr>
              <w:b/>
            </w:rPr>
            <w:t>2023</w:t>
          </w:r>
          <w:r w:rsidRPr="00E17DD6">
            <w:t xml:space="preserve">, </w:t>
          </w:r>
          <w:r w:rsidRPr="00E17DD6">
            <w:rPr>
              <w:i/>
            </w:rPr>
            <w:t>343</w:t>
          </w:r>
          <w:r w:rsidRPr="00E17DD6">
            <w:t>, 127856.</w:t>
          </w:r>
        </w:p>
        <w:p w14:paraId="0F15D1D7" w14:textId="77777777" w:rsidR="00E17DD6" w:rsidRDefault="00E17DD6" w:rsidP="00E17DD6">
          <w:pPr>
            <w:pStyle w:val="CitaviBibliographyEntry"/>
          </w:pPr>
          <w:r>
            <w:t xml:space="preserve">(21) </w:t>
          </w:r>
          <w:bookmarkStart w:id="36" w:name="_CTVL0017c5268dc80df42b7baa803f2052068c4"/>
          <w:r>
            <w:t>Kanuri, S.; Vinodkumar, J. D.; Datta, S. P.; Chakraborty, C.; Roy, S.; Singh, S. A.; Dinda, S. Methanol synthesis from CO2 via hydrogenation route: Thermodynamics and process development with techno-economic feasibility analysis.</w:t>
          </w:r>
          <w:bookmarkEnd w:id="36"/>
          <w:r>
            <w:t xml:space="preserve"> </w:t>
          </w:r>
          <w:r w:rsidRPr="00E17DD6">
            <w:rPr>
              <w:i/>
            </w:rPr>
            <w:t>Korean J. Chem. Eng.</w:t>
          </w:r>
          <w:r w:rsidRPr="00E17DD6">
            <w:t xml:space="preserve"> </w:t>
          </w:r>
          <w:r w:rsidRPr="00E17DD6">
            <w:rPr>
              <w:b/>
            </w:rPr>
            <w:t>2023</w:t>
          </w:r>
          <w:r w:rsidRPr="00E17DD6">
            <w:t xml:space="preserve">, </w:t>
          </w:r>
          <w:r w:rsidRPr="00E17DD6">
            <w:rPr>
              <w:i/>
            </w:rPr>
            <w:t>40</w:t>
          </w:r>
          <w:r w:rsidRPr="00E17DD6">
            <w:t>, 810–823.</w:t>
          </w:r>
        </w:p>
        <w:p w14:paraId="0BF2F2AB" w14:textId="77777777" w:rsidR="00E17DD6" w:rsidRDefault="00E17DD6" w:rsidP="00E17DD6">
          <w:pPr>
            <w:pStyle w:val="CitaviBibliographyEntry"/>
          </w:pPr>
          <w:r>
            <w:t xml:space="preserve">(22) </w:t>
          </w:r>
          <w:bookmarkStart w:id="37" w:name="_CTVL00164e56b9e486148a1b93c5007313c4868"/>
          <w:r>
            <w:t>Nyári, J.; Magdeldin, M.; Larmi, M.; Järvinen, M.; Santasalo-Aarnio, A. Techno-economic barriers of an industrial-scale methanol CCU-plant.</w:t>
          </w:r>
          <w:bookmarkEnd w:id="37"/>
          <w:r>
            <w:t xml:space="preserve"> </w:t>
          </w:r>
          <w:r w:rsidRPr="00E17DD6">
            <w:rPr>
              <w:i/>
            </w:rPr>
            <w:t>Journal of CO2 Utilization</w:t>
          </w:r>
          <w:r w:rsidRPr="00E17DD6">
            <w:t xml:space="preserve"> </w:t>
          </w:r>
          <w:r w:rsidRPr="00E17DD6">
            <w:rPr>
              <w:b/>
            </w:rPr>
            <w:t>2020</w:t>
          </w:r>
          <w:r w:rsidRPr="00E17DD6">
            <w:t xml:space="preserve">, </w:t>
          </w:r>
          <w:r w:rsidRPr="00E17DD6">
            <w:rPr>
              <w:i/>
            </w:rPr>
            <w:t>39</w:t>
          </w:r>
          <w:r w:rsidRPr="00E17DD6">
            <w:t>, 101166.</w:t>
          </w:r>
        </w:p>
        <w:p w14:paraId="299102D7" w14:textId="77777777" w:rsidR="00E17DD6" w:rsidRDefault="00E17DD6" w:rsidP="00E17DD6">
          <w:pPr>
            <w:pStyle w:val="CitaviBibliographyEntry"/>
          </w:pPr>
          <w:r>
            <w:t xml:space="preserve">(23) </w:t>
          </w:r>
          <w:bookmarkStart w:id="38" w:name="_CTVL001085d769c00414154ac8d3f5cbe1edc29"/>
          <w:r>
            <w:t>Nizami, M.; Slamet; Purwanto, W. W. Solar PV based power-to-methanol via direct CO2 hydrogenation and H2O electrolysis: Techno-economic and environmental assessment.</w:t>
          </w:r>
          <w:bookmarkEnd w:id="38"/>
          <w:r>
            <w:t xml:space="preserve"> </w:t>
          </w:r>
          <w:r w:rsidRPr="00E17DD6">
            <w:rPr>
              <w:i/>
            </w:rPr>
            <w:t>Journal of CO2 Utilization</w:t>
          </w:r>
          <w:r w:rsidRPr="00E17DD6">
            <w:t xml:space="preserve"> </w:t>
          </w:r>
          <w:r w:rsidRPr="00E17DD6">
            <w:rPr>
              <w:b/>
            </w:rPr>
            <w:t>2022</w:t>
          </w:r>
          <w:r w:rsidRPr="00E17DD6">
            <w:t xml:space="preserve">, </w:t>
          </w:r>
          <w:r w:rsidRPr="00E17DD6">
            <w:rPr>
              <w:i/>
            </w:rPr>
            <w:t>65</w:t>
          </w:r>
          <w:r w:rsidRPr="00E17DD6">
            <w:t>, 102253.</w:t>
          </w:r>
        </w:p>
        <w:p w14:paraId="6CD6EF63" w14:textId="77777777" w:rsidR="00E17DD6" w:rsidRDefault="00E17DD6" w:rsidP="00E17DD6">
          <w:pPr>
            <w:pStyle w:val="CitaviBibliographyEntry"/>
          </w:pPr>
          <w:r>
            <w:t xml:space="preserve">(24) </w:t>
          </w:r>
          <w:bookmarkStart w:id="39" w:name="_CTVL0011163231da670440690847d292b7d8ffe"/>
          <w:r>
            <w:t>Su, C.; Wei, H.; Wang, Z.; Ayed, H.; Mouldi, A.; Shayesteh, A. A. Economic accounting and high-tech strategy for sustainable production: A case study of methanol production from CO2 hydrogenation.</w:t>
          </w:r>
          <w:bookmarkEnd w:id="39"/>
          <w:r>
            <w:t xml:space="preserve"> </w:t>
          </w:r>
          <w:r w:rsidRPr="00E17DD6">
            <w:rPr>
              <w:i/>
            </w:rPr>
            <w:t>International Journal of Hydrogen Energy</w:t>
          </w:r>
          <w:r w:rsidRPr="00E17DD6">
            <w:t xml:space="preserve"> </w:t>
          </w:r>
          <w:r w:rsidRPr="00E17DD6">
            <w:rPr>
              <w:b/>
            </w:rPr>
            <w:t>2022</w:t>
          </w:r>
          <w:r w:rsidRPr="00E17DD6">
            <w:t xml:space="preserve">, </w:t>
          </w:r>
          <w:r w:rsidRPr="00E17DD6">
            <w:rPr>
              <w:i/>
            </w:rPr>
            <w:t>47</w:t>
          </w:r>
          <w:r w:rsidRPr="00E17DD6">
            <w:t>, 25929–25944.</w:t>
          </w:r>
        </w:p>
        <w:p w14:paraId="45437789" w14:textId="77777777" w:rsidR="00E17DD6" w:rsidRDefault="00E17DD6" w:rsidP="00E17DD6">
          <w:pPr>
            <w:pStyle w:val="CitaviBibliographyEntry"/>
          </w:pPr>
          <w:r>
            <w:t xml:space="preserve">(25) </w:t>
          </w:r>
          <w:bookmarkStart w:id="40" w:name="_CTVL001af5cb1bee3564452821996b543a18164"/>
          <w:r>
            <w:t>Lacerda de Oliveira Campos, B.; John, K.; Beeskow, P.; Herrera Delgado, K.; Pitter, S.; Dahmen, N.; Sauer, J. A Detailed Process and Techno-Economic Analysis of Methanol Synthesis from H2 and CO2 with Intermediate Condensation Steps.</w:t>
          </w:r>
          <w:bookmarkEnd w:id="40"/>
          <w:r>
            <w:t xml:space="preserve"> </w:t>
          </w:r>
          <w:r w:rsidRPr="00E17DD6">
            <w:rPr>
              <w:i/>
            </w:rPr>
            <w:t>Processes</w:t>
          </w:r>
          <w:r w:rsidRPr="00E17DD6">
            <w:t xml:space="preserve"> </w:t>
          </w:r>
          <w:r w:rsidRPr="00E17DD6">
            <w:rPr>
              <w:b/>
            </w:rPr>
            <w:t>2022</w:t>
          </w:r>
          <w:r w:rsidRPr="00E17DD6">
            <w:t xml:space="preserve">, </w:t>
          </w:r>
          <w:r w:rsidRPr="00E17DD6">
            <w:rPr>
              <w:i/>
            </w:rPr>
            <w:t>10</w:t>
          </w:r>
          <w:r w:rsidRPr="00E17DD6">
            <w:t>, 1535.</w:t>
          </w:r>
        </w:p>
        <w:p w14:paraId="4BB953F5" w14:textId="77777777" w:rsidR="00E17DD6" w:rsidRDefault="00E17DD6" w:rsidP="00E17DD6">
          <w:pPr>
            <w:pStyle w:val="CitaviBibliographyEntry"/>
          </w:pPr>
          <w:r>
            <w:t xml:space="preserve">(26) </w:t>
          </w:r>
          <w:bookmarkStart w:id="41" w:name="_CTVL001d68bd9e54ab7480281a5e5872082e84c"/>
          <w:r>
            <w:t>Wang, D.; Li, J.; Meng, W.; Wang, J.; Wang, K.; Zhou, H.; Yang, Y.; Fan, Z.; Fan, X. Integrated Process for Producing Glycolic Acid from Carbon Dioxide Capture Coupling Green Hydrogen.</w:t>
          </w:r>
          <w:bookmarkEnd w:id="41"/>
          <w:r>
            <w:t xml:space="preserve"> </w:t>
          </w:r>
          <w:r w:rsidRPr="00E17DD6">
            <w:rPr>
              <w:i/>
            </w:rPr>
            <w:t>Processes</w:t>
          </w:r>
          <w:r w:rsidRPr="00E17DD6">
            <w:t xml:space="preserve"> </w:t>
          </w:r>
          <w:r w:rsidRPr="00E17DD6">
            <w:rPr>
              <w:b/>
            </w:rPr>
            <w:t>2022</w:t>
          </w:r>
          <w:r w:rsidRPr="00E17DD6">
            <w:t xml:space="preserve">, </w:t>
          </w:r>
          <w:r w:rsidRPr="00E17DD6">
            <w:rPr>
              <w:i/>
            </w:rPr>
            <w:t>10</w:t>
          </w:r>
          <w:r w:rsidRPr="00E17DD6">
            <w:t>, 1610.</w:t>
          </w:r>
        </w:p>
        <w:p w14:paraId="419747BB" w14:textId="77777777" w:rsidR="00E17DD6" w:rsidRDefault="00E17DD6" w:rsidP="00E17DD6">
          <w:pPr>
            <w:pStyle w:val="CitaviBibliographyEntry"/>
          </w:pPr>
          <w:r>
            <w:t xml:space="preserve">(27) </w:t>
          </w:r>
          <w:bookmarkStart w:id="42" w:name="_CTVL001fdaf185c3bec461ebc654bb76fd2065a"/>
          <w:r>
            <w:t>Del Arnaiz Pozo, C.; Cloete, S.; Jiménez Álvaro, Á. Techno-economic assessment of long-term methanol production from natural gas and renewables.</w:t>
          </w:r>
          <w:bookmarkEnd w:id="42"/>
          <w:r>
            <w:t xml:space="preserve"> </w:t>
          </w:r>
          <w:r w:rsidRPr="00E17DD6">
            <w:rPr>
              <w:i/>
            </w:rPr>
            <w:t>Energy Conversion and Management</w:t>
          </w:r>
          <w:r w:rsidRPr="00E17DD6">
            <w:t xml:space="preserve"> </w:t>
          </w:r>
          <w:r w:rsidRPr="00E17DD6">
            <w:rPr>
              <w:b/>
            </w:rPr>
            <w:t>2022</w:t>
          </w:r>
          <w:r w:rsidRPr="00E17DD6">
            <w:t xml:space="preserve">, </w:t>
          </w:r>
          <w:r w:rsidRPr="00E17DD6">
            <w:rPr>
              <w:i/>
            </w:rPr>
            <w:t>266</w:t>
          </w:r>
          <w:r w:rsidRPr="00E17DD6">
            <w:t>, 115785.</w:t>
          </w:r>
        </w:p>
        <w:p w14:paraId="42E183DF" w14:textId="77777777" w:rsidR="00E17DD6" w:rsidRDefault="00E17DD6" w:rsidP="00E17DD6">
          <w:pPr>
            <w:pStyle w:val="CitaviBibliographyEntry"/>
          </w:pPr>
          <w:r>
            <w:t xml:space="preserve">(28) </w:t>
          </w:r>
          <w:bookmarkStart w:id="43" w:name="_CTVL001dde8d85a19474b66b77f217743efb635"/>
          <w:r>
            <w:t>Li, P.; Gong, S.; Li, C.; Liu, Z. Analysis of routes for electrochemical conversion of CO2 to methanol.</w:t>
          </w:r>
          <w:bookmarkEnd w:id="43"/>
          <w:r>
            <w:t xml:space="preserve"> </w:t>
          </w:r>
          <w:r w:rsidRPr="00E17DD6">
            <w:rPr>
              <w:i/>
            </w:rPr>
            <w:t>Clean Energy</w:t>
          </w:r>
          <w:r w:rsidRPr="00E17DD6">
            <w:t xml:space="preserve"> </w:t>
          </w:r>
          <w:r w:rsidRPr="00E17DD6">
            <w:rPr>
              <w:b/>
            </w:rPr>
            <w:t>2022</w:t>
          </w:r>
          <w:r w:rsidRPr="00E17DD6">
            <w:t xml:space="preserve">, </w:t>
          </w:r>
          <w:r w:rsidRPr="00E17DD6">
            <w:rPr>
              <w:i/>
            </w:rPr>
            <w:t>6</w:t>
          </w:r>
          <w:r w:rsidRPr="00E17DD6">
            <w:t>, 202–210.</w:t>
          </w:r>
        </w:p>
        <w:p w14:paraId="5DD26172" w14:textId="77777777" w:rsidR="00E17DD6" w:rsidRDefault="00E17DD6" w:rsidP="00E17DD6">
          <w:pPr>
            <w:pStyle w:val="CitaviBibliographyEntry"/>
          </w:pPr>
          <w:r>
            <w:t xml:space="preserve">(29) </w:t>
          </w:r>
          <w:bookmarkStart w:id="44" w:name="_CTVL001a6626bfac10740eabe9d0f200ff971c4"/>
          <w:r>
            <w:t xml:space="preserve">Cordero-Lanzac, T.; Ramirez, A.; Navajas, A.; Gevers, L.; Brunialti, S.; Gandía, L. M.; Aguayo, A. T.; Mani Sarathy, S.; Gascon, J. A techno-economic and life cycle assessment </w:t>
          </w:r>
          <w:r>
            <w:lastRenderedPageBreak/>
            <w:t>for the production of green methanol from CO2: catalyst and process bottlenecks.</w:t>
          </w:r>
          <w:bookmarkEnd w:id="44"/>
          <w:r>
            <w:t xml:space="preserve"> </w:t>
          </w:r>
          <w:r w:rsidRPr="00E17DD6">
            <w:rPr>
              <w:i/>
            </w:rPr>
            <w:t>Journal of Energy Chemistry</w:t>
          </w:r>
          <w:r w:rsidRPr="00E17DD6">
            <w:t xml:space="preserve"> </w:t>
          </w:r>
          <w:r w:rsidRPr="00E17DD6">
            <w:rPr>
              <w:b/>
            </w:rPr>
            <w:t>2022</w:t>
          </w:r>
          <w:r w:rsidRPr="00E17DD6">
            <w:t xml:space="preserve">, </w:t>
          </w:r>
          <w:r w:rsidRPr="00E17DD6">
            <w:rPr>
              <w:i/>
            </w:rPr>
            <w:t>68</w:t>
          </w:r>
          <w:r w:rsidRPr="00E17DD6">
            <w:t>, 255–266.</w:t>
          </w:r>
        </w:p>
        <w:p w14:paraId="2796992A" w14:textId="77777777" w:rsidR="00E17DD6" w:rsidRDefault="00E17DD6" w:rsidP="00E17DD6">
          <w:pPr>
            <w:pStyle w:val="CitaviBibliographyEntry"/>
          </w:pPr>
          <w:r>
            <w:t xml:space="preserve">(30) </w:t>
          </w:r>
          <w:bookmarkStart w:id="45" w:name="_CTVL00122ceb858aa1d48608846d1f6cc9e7209"/>
          <w:r>
            <w:t>Lee, B.; Choe, C.; Kim, H.; Kim, A.; Shin, Y.-U.; Haider, J.; Lim, H. Economic Parity Analysis of Green Methanol Synthesis Using Water Electrolysis Based on Renewable Energy.</w:t>
          </w:r>
          <w:bookmarkEnd w:id="45"/>
          <w:r>
            <w:t xml:space="preserve"> </w:t>
          </w:r>
          <w:r w:rsidRPr="00E17DD6">
            <w:rPr>
              <w:i/>
            </w:rPr>
            <w:t>ACS Sustainable Chem. Eng.</w:t>
          </w:r>
          <w:r w:rsidRPr="00E17DD6">
            <w:t xml:space="preserve"> </w:t>
          </w:r>
          <w:r w:rsidRPr="00E17DD6">
            <w:rPr>
              <w:b/>
            </w:rPr>
            <w:t>2021</w:t>
          </w:r>
          <w:r w:rsidRPr="00E17DD6">
            <w:t xml:space="preserve">, </w:t>
          </w:r>
          <w:r w:rsidRPr="00E17DD6">
            <w:rPr>
              <w:i/>
            </w:rPr>
            <w:t>9</w:t>
          </w:r>
          <w:r w:rsidRPr="00E17DD6">
            <w:t>, 15807–15818.</w:t>
          </w:r>
        </w:p>
        <w:p w14:paraId="5562986F" w14:textId="77777777" w:rsidR="00E17DD6" w:rsidRDefault="00E17DD6" w:rsidP="00E17DD6">
          <w:pPr>
            <w:pStyle w:val="CitaviBibliographyEntry"/>
          </w:pPr>
          <w:r>
            <w:t xml:space="preserve">(31) </w:t>
          </w:r>
          <w:bookmarkStart w:id="46" w:name="_CTVL00175fbd26d99214f1aaa48949016e676a0"/>
          <w:r>
            <w:t>Gu, Y.; Wang, D.; Chen, Q.; Tang, Z. Techno-economic analysis of green methanol plant with optimal design of renewable hydrogen production: A case study in China.</w:t>
          </w:r>
          <w:bookmarkEnd w:id="46"/>
          <w:r>
            <w:t xml:space="preserve"> </w:t>
          </w:r>
          <w:r w:rsidRPr="00E17DD6">
            <w:rPr>
              <w:i/>
            </w:rPr>
            <w:t>International Journal of Hydrogen Energy</w:t>
          </w:r>
          <w:r w:rsidRPr="00E17DD6">
            <w:t xml:space="preserve"> </w:t>
          </w:r>
          <w:r w:rsidRPr="00E17DD6">
            <w:rPr>
              <w:b/>
            </w:rPr>
            <w:t>2022</w:t>
          </w:r>
          <w:r w:rsidRPr="00E17DD6">
            <w:t xml:space="preserve">, </w:t>
          </w:r>
          <w:r w:rsidRPr="00E17DD6">
            <w:rPr>
              <w:i/>
            </w:rPr>
            <w:t>47</w:t>
          </w:r>
          <w:r w:rsidRPr="00E17DD6">
            <w:t>, 5085–5100.</w:t>
          </w:r>
        </w:p>
        <w:p w14:paraId="1F9FFD85" w14:textId="77777777" w:rsidR="00E17DD6" w:rsidRDefault="00E17DD6" w:rsidP="00E17DD6">
          <w:pPr>
            <w:pStyle w:val="CitaviBibliographyEntry"/>
          </w:pPr>
          <w:r>
            <w:t xml:space="preserve">(32) </w:t>
          </w:r>
          <w:bookmarkStart w:id="47" w:name="_CTVL0016da10a08f6f24bb08f7f55be49e377df"/>
          <w:r>
            <w:t>Wu, T.-W.; Chien, I.-L. A novel energy-efficient process of converting CO2 to dimethyl ether with techno-economic and environmental evaluation.</w:t>
          </w:r>
          <w:bookmarkEnd w:id="47"/>
          <w:r>
            <w:t xml:space="preserve"> </w:t>
          </w:r>
          <w:r w:rsidRPr="00E17DD6">
            <w:rPr>
              <w:i/>
            </w:rPr>
            <w:t>Chemical Engineering Research and Design</w:t>
          </w:r>
          <w:r w:rsidRPr="00E17DD6">
            <w:t xml:space="preserve"> </w:t>
          </w:r>
          <w:r w:rsidRPr="00E17DD6">
            <w:rPr>
              <w:b/>
            </w:rPr>
            <w:t>2022</w:t>
          </w:r>
          <w:r w:rsidRPr="00E17DD6">
            <w:t xml:space="preserve">, </w:t>
          </w:r>
          <w:r w:rsidRPr="00E17DD6">
            <w:rPr>
              <w:i/>
            </w:rPr>
            <w:t>177</w:t>
          </w:r>
          <w:r w:rsidRPr="00E17DD6">
            <w:t>, 1–12.</w:t>
          </w:r>
        </w:p>
        <w:p w14:paraId="5A94E27A" w14:textId="77777777" w:rsidR="00E17DD6" w:rsidRDefault="00E17DD6" w:rsidP="00E17DD6">
          <w:pPr>
            <w:pStyle w:val="CitaviBibliographyEntry"/>
          </w:pPr>
          <w:r>
            <w:t xml:space="preserve">(33) </w:t>
          </w:r>
          <w:bookmarkStart w:id="48" w:name="_CTVL0016e32f87907d240dbba51576bf0549e50"/>
          <w:r>
            <w:t>Khunathorncharoenwong, N.; Charoensuppanimit, P.; Assabumrungrat, S.; Kim-Lohsoontorn, P. Techno-economic analysis of alternative processes for alcohol-assisted methanol synthesis from carbon dioxide and hydrogen.</w:t>
          </w:r>
          <w:bookmarkEnd w:id="48"/>
          <w:r>
            <w:t xml:space="preserve"> </w:t>
          </w:r>
          <w:r w:rsidRPr="00E17DD6">
            <w:rPr>
              <w:i/>
            </w:rPr>
            <w:t>International Journal of Hydrogen Energy</w:t>
          </w:r>
          <w:r w:rsidRPr="00E17DD6">
            <w:t xml:space="preserve"> </w:t>
          </w:r>
          <w:r w:rsidRPr="00E17DD6">
            <w:rPr>
              <w:b/>
            </w:rPr>
            <w:t>2021</w:t>
          </w:r>
          <w:r w:rsidRPr="00E17DD6">
            <w:t xml:space="preserve">, </w:t>
          </w:r>
          <w:r w:rsidRPr="00E17DD6">
            <w:rPr>
              <w:i/>
            </w:rPr>
            <w:t>46</w:t>
          </w:r>
          <w:r w:rsidRPr="00E17DD6">
            <w:t>, 24591–24606.</w:t>
          </w:r>
        </w:p>
        <w:p w14:paraId="40D13EA1" w14:textId="77777777" w:rsidR="00E17DD6" w:rsidRDefault="00E17DD6" w:rsidP="00E17DD6">
          <w:pPr>
            <w:pStyle w:val="CitaviBibliographyEntry"/>
          </w:pPr>
          <w:r>
            <w:t xml:space="preserve">(34) </w:t>
          </w:r>
          <w:bookmarkStart w:id="49" w:name="_CTVL001d921b0e3d38047c49313710dfe38f6ed"/>
          <w:r>
            <w:t>Battaglia, P.; Buffo, G.; Ferrero, D.; Santarelli, M.; Lanzini, A. Methanol synthesis through CO2 capture and hydrogenation: Thermal integration, energy performance and techno-economic assessment.</w:t>
          </w:r>
          <w:bookmarkEnd w:id="49"/>
          <w:r>
            <w:t xml:space="preserve"> </w:t>
          </w:r>
          <w:r w:rsidRPr="00E17DD6">
            <w:rPr>
              <w:i/>
            </w:rPr>
            <w:t>Journal of CO2 Utilization</w:t>
          </w:r>
          <w:r w:rsidRPr="00E17DD6">
            <w:t xml:space="preserve"> </w:t>
          </w:r>
          <w:r w:rsidRPr="00E17DD6">
            <w:rPr>
              <w:b/>
            </w:rPr>
            <w:t>2021</w:t>
          </w:r>
          <w:r w:rsidRPr="00E17DD6">
            <w:t xml:space="preserve">, </w:t>
          </w:r>
          <w:r w:rsidRPr="00E17DD6">
            <w:rPr>
              <w:i/>
            </w:rPr>
            <w:t>44</w:t>
          </w:r>
          <w:r w:rsidRPr="00E17DD6">
            <w:t>, 101407.</w:t>
          </w:r>
        </w:p>
        <w:p w14:paraId="0A970862" w14:textId="77777777" w:rsidR="00E17DD6" w:rsidRDefault="00E17DD6" w:rsidP="00E17DD6">
          <w:pPr>
            <w:pStyle w:val="CitaviBibliographyEntry"/>
          </w:pPr>
          <w:r>
            <w:t xml:space="preserve">(35) </w:t>
          </w:r>
          <w:bookmarkStart w:id="50" w:name="_CTVL00174404c2df8da41aeb64567f1390aa676"/>
          <w:r>
            <w:t>Adnan, M. A.; Kibria, M. G. Comparative techno-economic and life-cycle assessment of power-to-methanol synthesis pathways.</w:t>
          </w:r>
          <w:bookmarkEnd w:id="50"/>
          <w:r>
            <w:t xml:space="preserve"> </w:t>
          </w:r>
          <w:r w:rsidRPr="00E17DD6">
            <w:rPr>
              <w:i/>
            </w:rPr>
            <w:t>Applied Energy</w:t>
          </w:r>
          <w:r w:rsidRPr="00E17DD6">
            <w:t xml:space="preserve"> </w:t>
          </w:r>
          <w:r w:rsidRPr="00E17DD6">
            <w:rPr>
              <w:b/>
            </w:rPr>
            <w:t>2020</w:t>
          </w:r>
          <w:r w:rsidRPr="00E17DD6">
            <w:t xml:space="preserve">, </w:t>
          </w:r>
          <w:r w:rsidRPr="00E17DD6">
            <w:rPr>
              <w:i/>
            </w:rPr>
            <w:t>278</w:t>
          </w:r>
          <w:r w:rsidRPr="00E17DD6">
            <w:t>, 115614.</w:t>
          </w:r>
        </w:p>
        <w:p w14:paraId="48846876" w14:textId="77777777" w:rsidR="00E17DD6" w:rsidRDefault="00E17DD6" w:rsidP="00E17DD6">
          <w:pPr>
            <w:pStyle w:val="CitaviBibliographyEntry"/>
          </w:pPr>
          <w:r>
            <w:t xml:space="preserve">(36) </w:t>
          </w:r>
          <w:bookmarkStart w:id="51" w:name="_CTVL0018911c4c491534f9fb9421486cb75b49a"/>
          <w:r>
            <w:t>Zhang, J.; Li, Z.; Zhang, Z.; Feng, K.; Yan, B. Can thermocatalytic transformations of captured CO2 reduce CO2 emissions?</w:t>
          </w:r>
          <w:bookmarkEnd w:id="51"/>
          <w:r>
            <w:t xml:space="preserve"> </w:t>
          </w:r>
          <w:r w:rsidRPr="00E17DD6">
            <w:rPr>
              <w:i/>
            </w:rPr>
            <w:t>Applied Energy</w:t>
          </w:r>
          <w:r w:rsidRPr="00E17DD6">
            <w:t xml:space="preserve"> </w:t>
          </w:r>
          <w:r w:rsidRPr="00E17DD6">
            <w:rPr>
              <w:b/>
            </w:rPr>
            <w:t>2021</w:t>
          </w:r>
          <w:r w:rsidRPr="00E17DD6">
            <w:t xml:space="preserve">, </w:t>
          </w:r>
          <w:r w:rsidRPr="00E17DD6">
            <w:rPr>
              <w:i/>
            </w:rPr>
            <w:t>281</w:t>
          </w:r>
          <w:r w:rsidRPr="00E17DD6">
            <w:t>, 116076.</w:t>
          </w:r>
        </w:p>
        <w:p w14:paraId="5D4C04BC" w14:textId="77777777" w:rsidR="00E17DD6" w:rsidRDefault="00E17DD6" w:rsidP="00E17DD6">
          <w:pPr>
            <w:pStyle w:val="CitaviBibliographyEntry"/>
          </w:pPr>
          <w:r>
            <w:t xml:space="preserve">(37) </w:t>
          </w:r>
          <w:bookmarkStart w:id="52" w:name="_CTVL001d48a2f5c197c41c793419a7579c31e81"/>
          <w:r>
            <w:t>Nyári, J.; Izbassarov, D.; Toldy, Á. I.; Vuorinen, V.; Santasalo-Aarnio, A. Choice of the kinetic model significantly affects the outcome of techno-economic assessments of CO2-based methanol synthesis.</w:t>
          </w:r>
          <w:bookmarkEnd w:id="52"/>
          <w:r>
            <w:t xml:space="preserve"> </w:t>
          </w:r>
          <w:r w:rsidRPr="00E17DD6">
            <w:rPr>
              <w:i/>
            </w:rPr>
            <w:t>Energy Conversion and Management</w:t>
          </w:r>
          <w:r w:rsidRPr="00E17DD6">
            <w:t xml:space="preserve"> </w:t>
          </w:r>
          <w:r w:rsidRPr="00E17DD6">
            <w:rPr>
              <w:b/>
            </w:rPr>
            <w:t>2022</w:t>
          </w:r>
          <w:r w:rsidRPr="00E17DD6">
            <w:t xml:space="preserve">, </w:t>
          </w:r>
          <w:r w:rsidRPr="00E17DD6">
            <w:rPr>
              <w:i/>
            </w:rPr>
            <w:t>271</w:t>
          </w:r>
          <w:r w:rsidRPr="00E17DD6">
            <w:t>, 116200.</w:t>
          </w:r>
        </w:p>
        <w:p w14:paraId="2A4F328C" w14:textId="77777777" w:rsidR="00E17DD6" w:rsidRDefault="00E17DD6" w:rsidP="00E17DD6">
          <w:pPr>
            <w:pStyle w:val="CitaviBibliographyEntry"/>
          </w:pPr>
          <w:r>
            <w:t xml:space="preserve">(38) </w:t>
          </w:r>
          <w:bookmarkStart w:id="53" w:name="_CTVL001f3075c3309ef47e8955284d1fd973b3d"/>
          <w:r>
            <w:t>Atsbha, T. A.; Yoon, T.; Yoo, B.-H.; Lee, C.-J. Techno-Economic and Environmental Analysis for Direct Catalytic Conversion of CO2 to Methanol and Liquid/High-Calorie-SNG Fuels.</w:t>
          </w:r>
          <w:bookmarkEnd w:id="53"/>
          <w:r>
            <w:t xml:space="preserve"> </w:t>
          </w:r>
          <w:r w:rsidRPr="00E17DD6">
            <w:rPr>
              <w:i/>
            </w:rPr>
            <w:t>Catalysts</w:t>
          </w:r>
          <w:r w:rsidRPr="00E17DD6">
            <w:t xml:space="preserve"> </w:t>
          </w:r>
          <w:r w:rsidRPr="00E17DD6">
            <w:rPr>
              <w:b/>
            </w:rPr>
            <w:t>2021</w:t>
          </w:r>
          <w:r w:rsidRPr="00E17DD6">
            <w:t xml:space="preserve">, </w:t>
          </w:r>
          <w:r w:rsidRPr="00E17DD6">
            <w:rPr>
              <w:i/>
            </w:rPr>
            <w:t>11</w:t>
          </w:r>
          <w:r w:rsidRPr="00E17DD6">
            <w:t>, 687.</w:t>
          </w:r>
        </w:p>
        <w:p w14:paraId="4F7F5148" w14:textId="77777777" w:rsidR="00E17DD6" w:rsidRDefault="00E17DD6" w:rsidP="00E17DD6">
          <w:pPr>
            <w:pStyle w:val="CitaviBibliographyEntry"/>
          </w:pPr>
          <w:r>
            <w:t xml:space="preserve">(39) </w:t>
          </w:r>
          <w:bookmarkStart w:id="54" w:name="_CTVL001f5958cde7e82415fb92f876f4c31b424"/>
          <w:r>
            <w:t>Vo, C. H.; Mondelli, C.; Hamedi, H.; Pérez-Ramírez, J.; Farooq, S.; Karimi, I. A. Sustainability Assessment of Thermocatalytic Conversion of CO 2 to Transportation Fuels, Methanol, and 1-Propanol.</w:t>
          </w:r>
          <w:bookmarkEnd w:id="54"/>
          <w:r>
            <w:t xml:space="preserve"> </w:t>
          </w:r>
          <w:r w:rsidRPr="00E17DD6">
            <w:rPr>
              <w:i/>
            </w:rPr>
            <w:t>ACS Sustainable Chem. Eng.</w:t>
          </w:r>
          <w:r w:rsidRPr="00E17DD6">
            <w:t xml:space="preserve"> </w:t>
          </w:r>
          <w:r w:rsidRPr="00E17DD6">
            <w:rPr>
              <w:b/>
            </w:rPr>
            <w:t>2021</w:t>
          </w:r>
          <w:r w:rsidRPr="00E17DD6">
            <w:t xml:space="preserve">, </w:t>
          </w:r>
          <w:r w:rsidRPr="00E17DD6">
            <w:rPr>
              <w:i/>
            </w:rPr>
            <w:t>9</w:t>
          </w:r>
          <w:r w:rsidRPr="00E17DD6">
            <w:t>, 10591–10600.</w:t>
          </w:r>
        </w:p>
        <w:p w14:paraId="167C4636" w14:textId="77777777" w:rsidR="00E17DD6" w:rsidRDefault="00E17DD6" w:rsidP="00E17DD6">
          <w:pPr>
            <w:pStyle w:val="CitaviBibliographyEntry"/>
          </w:pPr>
          <w:r>
            <w:t xml:space="preserve">(40) </w:t>
          </w:r>
          <w:bookmarkStart w:id="55" w:name="_CTVL001d9b719e9dc28419bb2a9fb1193fc6a76"/>
          <w:r>
            <w:t>Cavalcanti, E. J.; Motta, H. P. Exergoeconomic analysis of a solar-powered/fuel assisted Rankine cycle for power generation.</w:t>
          </w:r>
          <w:bookmarkEnd w:id="55"/>
          <w:r>
            <w:t xml:space="preserve"> </w:t>
          </w:r>
          <w:r w:rsidRPr="00E17DD6">
            <w:rPr>
              <w:i/>
            </w:rPr>
            <w:t>Energy</w:t>
          </w:r>
          <w:r w:rsidRPr="00E17DD6">
            <w:t xml:space="preserve"> </w:t>
          </w:r>
          <w:r w:rsidRPr="00E17DD6">
            <w:rPr>
              <w:b/>
            </w:rPr>
            <w:t>2015</w:t>
          </w:r>
          <w:r w:rsidRPr="00E17DD6">
            <w:t xml:space="preserve">, </w:t>
          </w:r>
          <w:r w:rsidRPr="00E17DD6">
            <w:rPr>
              <w:i/>
            </w:rPr>
            <w:t>88</w:t>
          </w:r>
          <w:r w:rsidRPr="00E17DD6">
            <w:t>, 555–562.</w:t>
          </w:r>
        </w:p>
        <w:p w14:paraId="4807BA8E" w14:textId="77777777" w:rsidR="00E17DD6" w:rsidRDefault="00E17DD6" w:rsidP="00E17DD6">
          <w:pPr>
            <w:pStyle w:val="CitaviBibliographyEntry"/>
          </w:pPr>
          <w:r>
            <w:t xml:space="preserve">(41) </w:t>
          </w:r>
          <w:bookmarkStart w:id="56" w:name="_CTVL00105646e8a15fd42378d40addf70d62956"/>
          <w:r>
            <w:t>IEA.</w:t>
          </w:r>
          <w:bookmarkEnd w:id="56"/>
          <w:r>
            <w:t xml:space="preserve"> </w:t>
          </w:r>
          <w:r w:rsidRPr="00E17DD6">
            <w:rPr>
              <w:i/>
            </w:rPr>
            <w:t>The Future of Hydrogen: Seizing today's opportunities</w:t>
          </w:r>
          <w:r w:rsidRPr="00E17DD6">
            <w:t>, 2019.</w:t>
          </w:r>
        </w:p>
        <w:p w14:paraId="720DA27E" w14:textId="77777777" w:rsidR="00E17DD6" w:rsidRDefault="00E17DD6" w:rsidP="00E17DD6">
          <w:pPr>
            <w:pStyle w:val="CitaviBibliographyEntry"/>
          </w:pPr>
          <w:r>
            <w:t xml:space="preserve">(42) </w:t>
          </w:r>
          <w:bookmarkStart w:id="57" w:name="_CTVL001605ed9e26d7b4796883c5ff0319276c3"/>
          <w:r>
            <w:t>IRENA.</w:t>
          </w:r>
          <w:bookmarkEnd w:id="57"/>
          <w:r>
            <w:t xml:space="preserve"> </w:t>
          </w:r>
          <w:r w:rsidRPr="00E17DD6">
            <w:rPr>
              <w:i/>
            </w:rPr>
            <w:t>Hydrogen from renewable power: Technology outlook for the energy transition</w:t>
          </w:r>
          <w:r w:rsidRPr="00E17DD6">
            <w:t>, 2018.</w:t>
          </w:r>
        </w:p>
        <w:p w14:paraId="03C9AB25" w14:textId="77777777" w:rsidR="00E17DD6" w:rsidRDefault="00E17DD6" w:rsidP="00E17DD6">
          <w:pPr>
            <w:pStyle w:val="CitaviBibliographyEntry"/>
          </w:pPr>
          <w:r>
            <w:t xml:space="preserve">(43) </w:t>
          </w:r>
          <w:bookmarkStart w:id="58" w:name="_CTVL001da5f1de61dec48449b08cb078d3e180b"/>
          <w:r>
            <w:t>National Renewable Energy Laboratory.</w:t>
          </w:r>
          <w:bookmarkEnd w:id="58"/>
          <w:r>
            <w:t xml:space="preserve"> </w:t>
          </w:r>
          <w:r w:rsidRPr="00E17DD6">
            <w:rPr>
              <w:i/>
            </w:rPr>
            <w:t>2023 Annual Technology Baseline</w:t>
          </w:r>
          <w:r w:rsidRPr="00E17DD6">
            <w:t>, 2023.</w:t>
          </w:r>
        </w:p>
        <w:p w14:paraId="4516D05D" w14:textId="77777777" w:rsidR="00E17DD6" w:rsidRDefault="00E17DD6" w:rsidP="00E17DD6">
          <w:pPr>
            <w:pStyle w:val="CitaviBibliographyEntry"/>
          </w:pPr>
          <w:r>
            <w:t xml:space="preserve">(44) </w:t>
          </w:r>
          <w:bookmarkStart w:id="59" w:name="_CTVL0012249b76155c347429439ea597aae2b53"/>
          <w:r>
            <w:t>Grosse, R.; Christopher, B.; Stefan, W.; Geyer, R.; Robbi, S.</w:t>
          </w:r>
          <w:bookmarkEnd w:id="59"/>
          <w:r>
            <w:t xml:space="preserve"> </w:t>
          </w:r>
          <w:r w:rsidRPr="00E17DD6">
            <w:rPr>
              <w:i/>
            </w:rPr>
            <w:t>Long term (2050) projections of techno-economic performance of large-scale heating and cooling in the EU</w:t>
          </w:r>
          <w:r w:rsidRPr="00E17DD6">
            <w:t>; Publications Office: Luxembourg, 2017.</w:t>
          </w:r>
        </w:p>
        <w:p w14:paraId="00583FBF" w14:textId="77777777" w:rsidR="00E17DD6" w:rsidRDefault="00E17DD6" w:rsidP="00E17DD6">
          <w:pPr>
            <w:pStyle w:val="CitaviBibliographyEntry"/>
          </w:pPr>
          <w:r>
            <w:t xml:space="preserve">(45) </w:t>
          </w:r>
          <w:bookmarkStart w:id="60" w:name="_CTVL00194e47fa095d043928b74d168033203a5"/>
          <w:r>
            <w:t>Ellersdorfer, P.; Omar, A.; Rider, I.; Daiyan, R.; Leslie, G. The hydrogen-water collision: Assessing water and cooling demands for large-scale green hydrogen production in a warming climate.</w:t>
          </w:r>
          <w:bookmarkEnd w:id="60"/>
          <w:r>
            <w:t xml:space="preserve"> </w:t>
          </w:r>
          <w:r w:rsidRPr="00E17DD6">
            <w:rPr>
              <w:i/>
            </w:rPr>
            <w:t>International Journal of Hydrogen Energy</w:t>
          </w:r>
          <w:r w:rsidRPr="00E17DD6">
            <w:t xml:space="preserve"> </w:t>
          </w:r>
          <w:r w:rsidRPr="00E17DD6">
            <w:rPr>
              <w:b/>
            </w:rPr>
            <w:t>2025</w:t>
          </w:r>
          <w:r w:rsidRPr="00E17DD6">
            <w:t xml:space="preserve">, </w:t>
          </w:r>
          <w:r w:rsidRPr="00E17DD6">
            <w:rPr>
              <w:i/>
            </w:rPr>
            <w:t>97</w:t>
          </w:r>
          <w:r w:rsidRPr="00E17DD6">
            <w:t>, 1002–1013.</w:t>
          </w:r>
        </w:p>
        <w:p w14:paraId="31824F98" w14:textId="77777777" w:rsidR="00E17DD6" w:rsidRDefault="00E17DD6" w:rsidP="00E17DD6">
          <w:pPr>
            <w:pStyle w:val="CitaviBibliographyEntry"/>
          </w:pPr>
          <w:r>
            <w:t xml:space="preserve">(46) </w:t>
          </w:r>
          <w:bookmarkStart w:id="61" w:name="_CTVL001448c9194da234687b72b123e695b2bf9"/>
          <w:r>
            <w:t>Department for Business, Energy and Industrial Strategy.</w:t>
          </w:r>
          <w:bookmarkEnd w:id="61"/>
          <w:r>
            <w:t xml:space="preserve"> </w:t>
          </w:r>
          <w:r w:rsidRPr="00E17DD6">
            <w:rPr>
              <w:i/>
            </w:rPr>
            <w:t>Shipping CO2 - UK cost estimation study</w:t>
          </w:r>
          <w:r w:rsidRPr="00E17DD6">
            <w:t>, 2018.</w:t>
          </w:r>
        </w:p>
        <w:p w14:paraId="57F22758" w14:textId="77777777" w:rsidR="00E17DD6" w:rsidRDefault="00E17DD6" w:rsidP="00E17DD6">
          <w:pPr>
            <w:pStyle w:val="CitaviBibliographyEntry"/>
          </w:pPr>
          <w:r>
            <w:lastRenderedPageBreak/>
            <w:t xml:space="preserve">(47) </w:t>
          </w:r>
          <w:bookmarkStart w:id="62" w:name="_CTVL0017cab69f4a26e4cae90fc8e269009bdc1"/>
          <w:r>
            <w:t>Deng, H.; Roussanaly, S.; Skaugen, G. Techno-economic analyses of CO2 liquefaction: Impact of product pressure and impurities.</w:t>
          </w:r>
          <w:bookmarkEnd w:id="62"/>
          <w:r>
            <w:t xml:space="preserve"> </w:t>
          </w:r>
          <w:r w:rsidRPr="00E17DD6">
            <w:rPr>
              <w:i/>
            </w:rPr>
            <w:t>International Journal of Refrigeration</w:t>
          </w:r>
          <w:r w:rsidRPr="00E17DD6">
            <w:t xml:space="preserve"> </w:t>
          </w:r>
          <w:r w:rsidRPr="00E17DD6">
            <w:rPr>
              <w:b/>
            </w:rPr>
            <w:t>2019</w:t>
          </w:r>
          <w:r w:rsidRPr="00E17DD6">
            <w:t xml:space="preserve">, </w:t>
          </w:r>
          <w:r w:rsidRPr="00E17DD6">
            <w:rPr>
              <w:i/>
            </w:rPr>
            <w:t>103</w:t>
          </w:r>
          <w:r w:rsidRPr="00E17DD6">
            <w:t>, 301–315.</w:t>
          </w:r>
        </w:p>
        <w:p w14:paraId="7139CA94" w14:textId="77777777" w:rsidR="00E17DD6" w:rsidRDefault="00E17DD6" w:rsidP="00E17DD6">
          <w:pPr>
            <w:pStyle w:val="CitaviBibliographyEntry"/>
          </w:pPr>
          <w:r>
            <w:t xml:space="preserve">(48) </w:t>
          </w:r>
          <w:bookmarkStart w:id="63" w:name="_CTVL00107cd28a2d169498db25d2d6cb8dbd135"/>
          <w:r>
            <w:t>Cau, G.; Cocco, D.; Serra, F. Energy and cost analysis of small-size integrated coal gasification and syngas storage power plants.</w:t>
          </w:r>
          <w:bookmarkEnd w:id="63"/>
          <w:r>
            <w:t xml:space="preserve"> </w:t>
          </w:r>
          <w:r w:rsidRPr="00E17DD6">
            <w:rPr>
              <w:i/>
            </w:rPr>
            <w:t>Energy Conversion and Management</w:t>
          </w:r>
          <w:r w:rsidRPr="00E17DD6">
            <w:t xml:space="preserve"> </w:t>
          </w:r>
          <w:r w:rsidRPr="00E17DD6">
            <w:rPr>
              <w:b/>
            </w:rPr>
            <w:t>2012</w:t>
          </w:r>
          <w:r w:rsidRPr="00E17DD6">
            <w:t xml:space="preserve">, </w:t>
          </w:r>
          <w:r w:rsidRPr="00E17DD6">
            <w:rPr>
              <w:i/>
            </w:rPr>
            <w:t>56</w:t>
          </w:r>
          <w:r w:rsidRPr="00E17DD6">
            <w:t>, 121–129.</w:t>
          </w:r>
        </w:p>
        <w:p w14:paraId="788A87B3" w14:textId="77777777" w:rsidR="00E17DD6" w:rsidRDefault="00E17DD6" w:rsidP="00E17DD6">
          <w:pPr>
            <w:pStyle w:val="CitaviBibliographyEntry"/>
          </w:pPr>
          <w:r>
            <w:t xml:space="preserve">(49) </w:t>
          </w:r>
          <w:bookmarkStart w:id="64" w:name="_CTVL0017ac9615bd49b486eb0b96badfad61309"/>
          <w:r>
            <w:t>Khan, M. A.; Young, C.; MacKinnon, C.; Layzell, D.</w:t>
          </w:r>
          <w:bookmarkEnd w:id="64"/>
          <w:r>
            <w:t xml:space="preserve"> </w:t>
          </w:r>
          <w:r w:rsidRPr="00E17DD6">
            <w:rPr>
              <w:i/>
            </w:rPr>
            <w:t xml:space="preserve">The Techno-Economics of Hydrogen Compression. </w:t>
          </w:r>
          <w:r w:rsidRPr="00E17DD6">
            <w:t>No. 1; Transition Accelerator Technical Briefs, 2021.</w:t>
          </w:r>
        </w:p>
        <w:p w14:paraId="79DCA991" w14:textId="77777777" w:rsidR="00E17DD6" w:rsidRPr="00E17DD6" w:rsidRDefault="00E17DD6" w:rsidP="00E17DD6">
          <w:pPr>
            <w:pStyle w:val="CitaviBibliographyEntry"/>
            <w:rPr>
              <w:lang w:val="de-DE"/>
            </w:rPr>
          </w:pPr>
          <w:r>
            <w:t xml:space="preserve">(50) </w:t>
          </w:r>
          <w:bookmarkStart w:id="65" w:name="_CTVL0019defe679bcd94580b4d1715e1c26323e"/>
          <w:r>
            <w:t>Roman, J.; Wróblewski, R.; Klojzy-Karczmarczyk, B.; Ceran, B. Energetic, Economic and Environmental (3E) Analysis of a RES-Waste Gasification Plant with Syngas Storage Cooperation.</w:t>
          </w:r>
          <w:bookmarkEnd w:id="65"/>
          <w:r>
            <w:t xml:space="preserve"> </w:t>
          </w:r>
          <w:r w:rsidRPr="00E17DD6">
            <w:rPr>
              <w:i/>
              <w:lang w:val="de-DE"/>
            </w:rPr>
            <w:t>Energies</w:t>
          </w:r>
          <w:r w:rsidRPr="00E17DD6">
            <w:rPr>
              <w:lang w:val="de-DE"/>
            </w:rPr>
            <w:t xml:space="preserve"> </w:t>
          </w:r>
          <w:r w:rsidRPr="00E17DD6">
            <w:rPr>
              <w:b/>
              <w:lang w:val="de-DE"/>
            </w:rPr>
            <w:t>2023</w:t>
          </w:r>
          <w:r w:rsidRPr="00E17DD6">
            <w:rPr>
              <w:lang w:val="de-DE"/>
            </w:rPr>
            <w:t xml:space="preserve">, </w:t>
          </w:r>
          <w:r w:rsidRPr="00E17DD6">
            <w:rPr>
              <w:i/>
              <w:lang w:val="de-DE"/>
            </w:rPr>
            <w:t>16</w:t>
          </w:r>
          <w:r w:rsidRPr="00E17DD6">
            <w:rPr>
              <w:lang w:val="de-DE"/>
            </w:rPr>
            <w:t>, 2062.</w:t>
          </w:r>
        </w:p>
        <w:p w14:paraId="5D55FF25" w14:textId="77777777" w:rsidR="00E17DD6" w:rsidRPr="00E17DD6" w:rsidRDefault="00E17DD6" w:rsidP="00E17DD6">
          <w:pPr>
            <w:pStyle w:val="CitaviBibliographyEntry"/>
            <w:rPr>
              <w:lang w:val="de-DE"/>
            </w:rPr>
          </w:pPr>
          <w:r w:rsidRPr="00E17DD6">
            <w:rPr>
              <w:lang w:val="de-DE"/>
            </w:rPr>
            <w:t xml:space="preserve">(51) </w:t>
          </w:r>
          <w:bookmarkStart w:id="66" w:name="_CTVL001cb27b60d1815425584b9ed2c85f238a0"/>
          <w:r w:rsidRPr="00E17DD6">
            <w:rPr>
              <w:lang w:val="de-DE"/>
            </w:rPr>
            <w:t>Stolten, D.; Markewitz, P.; Schöb, T.; Kullmann, F.; Risch, S.; Groß, T.; Hoffmann, M.; Franzmann, D.; Triesch, T.; Kraus, S</w:t>
          </w:r>
          <w:bookmarkEnd w:id="66"/>
          <w:r w:rsidRPr="00E17DD6">
            <w:rPr>
              <w:lang w:val="de-DE"/>
            </w:rPr>
            <w:t>.</w:t>
          </w:r>
          <w:r w:rsidRPr="00E17DD6">
            <w:rPr>
              <w:i/>
              <w:lang w:val="de-DE"/>
            </w:rPr>
            <w:t>; et al.</w:t>
          </w:r>
          <w:r w:rsidRPr="00E17DD6">
            <w:rPr>
              <w:lang w:val="de-DE"/>
            </w:rPr>
            <w:t xml:space="preserve"> </w:t>
          </w:r>
          <w:r w:rsidRPr="00E17DD6">
            <w:rPr>
              <w:i/>
              <w:lang w:val="de-DE"/>
            </w:rPr>
            <w:t>Neue Ziele auf alten Wegen? Strategien für eine treibhausgasneutrale Energieversorgung bis zum Jahr 2045</w:t>
          </w:r>
          <w:r w:rsidRPr="00E17DD6">
            <w:rPr>
              <w:lang w:val="de-DE"/>
            </w:rPr>
            <w:t>; Reihe Energie &amp; Umwelt / Energy &amp; Environment No. 577; Schriften des Forschungszentrums Jülich, 2022.</w:t>
          </w:r>
        </w:p>
        <w:p w14:paraId="786AE69E" w14:textId="77777777" w:rsidR="00E17DD6" w:rsidRDefault="00E17DD6" w:rsidP="00E17DD6">
          <w:pPr>
            <w:pStyle w:val="CitaviBibliographyEntry"/>
          </w:pPr>
          <w:r>
            <w:t xml:space="preserve">(52) </w:t>
          </w:r>
          <w:bookmarkStart w:id="67" w:name="_CTVL001393c450dde8e4ec8b47a0e6b19f73166"/>
          <w:r>
            <w:t>IRENA.</w:t>
          </w:r>
          <w:bookmarkEnd w:id="67"/>
          <w:r>
            <w:t xml:space="preserve"> </w:t>
          </w:r>
          <w:r w:rsidRPr="00E17DD6">
            <w:rPr>
              <w:i/>
            </w:rPr>
            <w:t>Innovation outlook: Thermal energy storage</w:t>
          </w:r>
          <w:r w:rsidRPr="00E17DD6">
            <w:t>, 2020.</w:t>
          </w:r>
        </w:p>
        <w:p w14:paraId="3FD4CB22" w14:textId="77777777" w:rsidR="00E17DD6" w:rsidRDefault="00E17DD6" w:rsidP="00E17DD6">
          <w:pPr>
            <w:pStyle w:val="CitaviBibliographyEntry"/>
          </w:pPr>
          <w:r>
            <w:t xml:space="preserve">(53) </w:t>
          </w:r>
          <w:bookmarkStart w:id="68" w:name="_CTVL0013dff96031b4e4c2e8e1e07a9a00a5ceb"/>
          <w:r>
            <w:t>Batchelor, C.; Fonseca, C.; Smits, S.</w:t>
          </w:r>
          <w:bookmarkEnd w:id="68"/>
          <w:r>
            <w:t xml:space="preserve"> </w:t>
          </w:r>
          <w:r w:rsidRPr="00E17DD6">
            <w:rPr>
              <w:i/>
            </w:rPr>
            <w:t>Life-cycle costs of rainwater harvesting systems</w:t>
          </w:r>
          <w:r w:rsidRPr="00E17DD6">
            <w:t>, 2011.</w:t>
          </w:r>
        </w:p>
        <w:p w14:paraId="16523DF6" w14:textId="77777777" w:rsidR="00E17DD6" w:rsidRDefault="00E17DD6" w:rsidP="00E17DD6">
          <w:pPr>
            <w:pStyle w:val="CitaviBibliographyEntry"/>
          </w:pPr>
          <w:r>
            <w:t xml:space="preserve">(54) </w:t>
          </w:r>
          <w:bookmarkStart w:id="69" w:name="_CTVL0016ca01e9ebbda493bb512e45fc3240a8e"/>
          <w:r>
            <w:t>Hinkley, J. T.; McNaughton, R. K.; Pye, J.; Saw, W.; Stechel, E. B. The challenges and opportunities for integration of solar syngas production with liquid fuel synthesis.</w:t>
          </w:r>
          <w:bookmarkEnd w:id="69"/>
          <w:r>
            <w:t xml:space="preserve"> </w:t>
          </w:r>
          <w:r w:rsidRPr="00E17DD6">
            <w:rPr>
              <w:i/>
            </w:rPr>
            <w:t>AIP Conference Proceedings (2016)</w:t>
          </w:r>
          <w:r w:rsidRPr="00E17DD6">
            <w:t>.</w:t>
          </w:r>
        </w:p>
        <w:p w14:paraId="35B6BF8A" w14:textId="77777777" w:rsidR="00E17DD6" w:rsidRDefault="00E17DD6" w:rsidP="00E17DD6">
          <w:pPr>
            <w:pStyle w:val="CitaviBibliographyEntry"/>
          </w:pPr>
          <w:r>
            <w:t xml:space="preserve">(55) </w:t>
          </w:r>
          <w:bookmarkStart w:id="70" w:name="_CTVL0015f97aff846a445c29176e22f6f402239"/>
          <w:r>
            <w:t>Winkler, C.; Heinrichs, H.; Ishmam, S.; Bayat, B.; Lahnaoui, A.; Agbo, S.; Peña Sanchez, E. U.; Franzmann, D.; Oijeabou, N.; Koerner, C</w:t>
          </w:r>
          <w:bookmarkEnd w:id="70"/>
          <w:r>
            <w:t>.</w:t>
          </w:r>
          <w:r w:rsidRPr="00E17DD6">
            <w:rPr>
              <w:i/>
            </w:rPr>
            <w:t>; et al.</w:t>
          </w:r>
          <w:r w:rsidRPr="00E17DD6">
            <w:t xml:space="preserve"> Participatory mapping of local green hydrogen cost-potentials in Sub-Saharan Africa. </w:t>
          </w:r>
          <w:r w:rsidRPr="00E17DD6">
            <w:rPr>
              <w:i/>
            </w:rPr>
            <w:t>International Journal of Hydrogen Energy</w:t>
          </w:r>
          <w:r w:rsidRPr="00E17DD6">
            <w:t xml:space="preserve"> </w:t>
          </w:r>
          <w:r w:rsidRPr="00E17DD6">
            <w:rPr>
              <w:b/>
            </w:rPr>
            <w:t>2025</w:t>
          </w:r>
          <w:r w:rsidRPr="00E17DD6">
            <w:t xml:space="preserve">, </w:t>
          </w:r>
          <w:r w:rsidRPr="00E17DD6">
            <w:rPr>
              <w:i/>
            </w:rPr>
            <w:t>112</w:t>
          </w:r>
          <w:r w:rsidRPr="00E17DD6">
            <w:t>, 289–321.</w:t>
          </w:r>
        </w:p>
        <w:p w14:paraId="70DD1F17" w14:textId="77777777" w:rsidR="00E17DD6" w:rsidRDefault="00E17DD6" w:rsidP="00E17DD6">
          <w:pPr>
            <w:pStyle w:val="CitaviBibliographyEntry"/>
          </w:pPr>
          <w:r>
            <w:t xml:space="preserve">(56) </w:t>
          </w:r>
          <w:bookmarkStart w:id="71" w:name="_CTVL0015659890497b44a75baedae4c95303b99"/>
          <w:r>
            <w:t>IEA.</w:t>
          </w:r>
          <w:bookmarkEnd w:id="71"/>
          <w:r>
            <w:t xml:space="preserve"> </w:t>
          </w:r>
          <w:r w:rsidRPr="00E17DD6">
            <w:rPr>
              <w:i/>
            </w:rPr>
            <w:t>Global Hydrogen Review 2024</w:t>
          </w:r>
          <w:r w:rsidRPr="00E17DD6">
            <w:t>, 2024.</w:t>
          </w:r>
        </w:p>
        <w:p w14:paraId="6C4E6A7A" w14:textId="77777777" w:rsidR="00E17DD6" w:rsidRDefault="00E17DD6" w:rsidP="00E17DD6">
          <w:pPr>
            <w:pStyle w:val="CitaviBibliographyEntry"/>
          </w:pPr>
          <w:r>
            <w:t xml:space="preserve">(57) </w:t>
          </w:r>
          <w:bookmarkStart w:id="72" w:name="_CTVL00140bf4436150844a1aa013685e57e70af"/>
          <w:r>
            <w:t>Hersbach, H.; Bell, B.; Berrisford, P.; Hirahara, S.; Horányi, A.; Muñoz</w:t>
          </w:r>
          <w:r>
            <w:rPr>
              <w:rFonts w:ascii="Cambria Math" w:hAnsi="Cambria Math" w:cs="Cambria Math"/>
            </w:rPr>
            <w:t>‐</w:t>
          </w:r>
          <w:r>
            <w:t>Sabater, J.; Nicolas, J.; Peubey, C.; Radu, R.; Schepers, D</w:t>
          </w:r>
          <w:bookmarkEnd w:id="72"/>
          <w:r>
            <w:t>.</w:t>
          </w:r>
          <w:r w:rsidRPr="00E17DD6">
            <w:rPr>
              <w:i/>
            </w:rPr>
            <w:t>; et al.</w:t>
          </w:r>
          <w:r w:rsidRPr="00E17DD6">
            <w:t xml:space="preserve"> The ERA5 global reanalysis. </w:t>
          </w:r>
          <w:r w:rsidRPr="00E17DD6">
            <w:rPr>
              <w:i/>
            </w:rPr>
            <w:t>Quart J Royal Meteoro Soc</w:t>
          </w:r>
          <w:r w:rsidRPr="00E17DD6">
            <w:t xml:space="preserve"> </w:t>
          </w:r>
          <w:r w:rsidRPr="00E17DD6">
            <w:rPr>
              <w:b/>
            </w:rPr>
            <w:t>2020</w:t>
          </w:r>
          <w:r w:rsidRPr="00E17DD6">
            <w:t xml:space="preserve">, </w:t>
          </w:r>
          <w:r w:rsidRPr="00E17DD6">
            <w:rPr>
              <w:i/>
            </w:rPr>
            <w:t>146</w:t>
          </w:r>
          <w:r w:rsidRPr="00E17DD6">
            <w:t>, 1999–2049.</w:t>
          </w:r>
        </w:p>
        <w:p w14:paraId="67661827" w14:textId="77777777" w:rsidR="00E17DD6" w:rsidRDefault="00E17DD6" w:rsidP="00E17DD6">
          <w:pPr>
            <w:pStyle w:val="CitaviBibliographyEntry"/>
          </w:pPr>
          <w:r>
            <w:t xml:space="preserve">(58) </w:t>
          </w:r>
          <w:bookmarkStart w:id="73" w:name="_CTVL001a10cd684b9184e0bb8079e3ebd0f6f00"/>
          <w:r>
            <w:t>Jajjawi, A. S.; Wenzel, H.; Harzendorf, F.; Weinand, J. M.; Stolten, D.; Peters, R. Exploring Weather Impacts on Direct Air Capture Through Process and Techno-economic Modeling.</w:t>
          </w:r>
          <w:bookmarkEnd w:id="73"/>
          <w:r>
            <w:t xml:space="preserve"> </w:t>
          </w:r>
          <w:r w:rsidRPr="00E17DD6">
            <w:rPr>
              <w:i/>
            </w:rPr>
            <w:t>SSRN</w:t>
          </w:r>
          <w:r w:rsidRPr="00E17DD6">
            <w:t xml:space="preserve"> </w:t>
          </w:r>
          <w:r w:rsidRPr="00E17DD6">
            <w:rPr>
              <w:b/>
            </w:rPr>
            <w:t>2025</w:t>
          </w:r>
          <w:r w:rsidRPr="00E17DD6">
            <w:t>.</w:t>
          </w:r>
        </w:p>
        <w:p w14:paraId="009FD448" w14:textId="56BAFC42" w:rsidR="00E95E95" w:rsidRPr="00831DCB" w:rsidRDefault="00E17DD6" w:rsidP="00E17DD6">
          <w:pPr>
            <w:pStyle w:val="CitaviBibliographyEntry"/>
          </w:pPr>
          <w:r>
            <w:t xml:space="preserve">(59) </w:t>
          </w:r>
          <w:bookmarkStart w:id="74" w:name="_CTVL001a7868d4b022f4fffb9634846f30fcb81"/>
          <w:r>
            <w:t>IRENA; Methanol Institute.</w:t>
          </w:r>
          <w:bookmarkEnd w:id="74"/>
          <w:r>
            <w:t xml:space="preserve"> </w:t>
          </w:r>
          <w:r w:rsidRPr="00E17DD6">
            <w:rPr>
              <w:i/>
            </w:rPr>
            <w:t>Innovation outlook: Renewable Methanol</w:t>
          </w:r>
          <w:r w:rsidRPr="00E17DD6">
            <w:t>, 2021.</w:t>
          </w:r>
          <w:r w:rsidR="00E95E95" w:rsidRPr="00831DCB">
            <w:fldChar w:fldCharType="end"/>
          </w:r>
        </w:p>
      </w:sdtContent>
    </w:sdt>
    <w:p w14:paraId="128076FB" w14:textId="77777777" w:rsidR="00E95E95" w:rsidRPr="00251D2A" w:rsidRDefault="00E95E95" w:rsidP="00E95E95"/>
    <w:sectPr w:rsidR="00E95E95" w:rsidRPr="00251D2A" w:rsidSect="0016473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433B2"/>
    <w:multiLevelType w:val="multilevel"/>
    <w:tmpl w:val="6AE8DE22"/>
    <w:lvl w:ilvl="0">
      <w:start w:val="1"/>
      <w:numFmt w:val="decimal"/>
      <w:pStyle w:val="berschrift1"/>
      <w:lvlText w:val="%1."/>
      <w:lvlJc w:val="left"/>
      <w:pPr>
        <w:ind w:left="360" w:hanging="360"/>
      </w:pPr>
    </w:lvl>
    <w:lvl w:ilvl="1">
      <w:start w:val="4"/>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6E1B3F42"/>
    <w:multiLevelType w:val="hybridMultilevel"/>
    <w:tmpl w:val="F2D210F6"/>
    <w:lvl w:ilvl="0" w:tplc="679E86E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0192065">
    <w:abstractNumId w:val="1"/>
  </w:num>
  <w:num w:numId="2" w16cid:durableId="11383004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E81"/>
    <w:rsid w:val="00000644"/>
    <w:rsid w:val="000046C6"/>
    <w:rsid w:val="00004881"/>
    <w:rsid w:val="00004E12"/>
    <w:rsid w:val="000061E7"/>
    <w:rsid w:val="0000758E"/>
    <w:rsid w:val="00007B07"/>
    <w:rsid w:val="00016135"/>
    <w:rsid w:val="00016F0C"/>
    <w:rsid w:val="000228B5"/>
    <w:rsid w:val="00025CB0"/>
    <w:rsid w:val="0003058C"/>
    <w:rsid w:val="0003095F"/>
    <w:rsid w:val="00030D61"/>
    <w:rsid w:val="00036376"/>
    <w:rsid w:val="00040A8D"/>
    <w:rsid w:val="00046A51"/>
    <w:rsid w:val="00051127"/>
    <w:rsid w:val="0005392B"/>
    <w:rsid w:val="000546E3"/>
    <w:rsid w:val="00055BFD"/>
    <w:rsid w:val="00055E3A"/>
    <w:rsid w:val="00076D45"/>
    <w:rsid w:val="00077C69"/>
    <w:rsid w:val="00085976"/>
    <w:rsid w:val="0009468D"/>
    <w:rsid w:val="0009650E"/>
    <w:rsid w:val="000A0204"/>
    <w:rsid w:val="000A1ECE"/>
    <w:rsid w:val="000A26E4"/>
    <w:rsid w:val="000A2894"/>
    <w:rsid w:val="000A5356"/>
    <w:rsid w:val="000A595B"/>
    <w:rsid w:val="000B3C07"/>
    <w:rsid w:val="000C0F71"/>
    <w:rsid w:val="000C145F"/>
    <w:rsid w:val="000C42EB"/>
    <w:rsid w:val="000D0727"/>
    <w:rsid w:val="000D2ABC"/>
    <w:rsid w:val="000D5890"/>
    <w:rsid w:val="000D5CBF"/>
    <w:rsid w:val="000D676A"/>
    <w:rsid w:val="000E1A99"/>
    <w:rsid w:val="000E38B9"/>
    <w:rsid w:val="000F013D"/>
    <w:rsid w:val="000F58D5"/>
    <w:rsid w:val="000F6B92"/>
    <w:rsid w:val="00101BD9"/>
    <w:rsid w:val="0010300B"/>
    <w:rsid w:val="00103F03"/>
    <w:rsid w:val="001156DF"/>
    <w:rsid w:val="00121EDC"/>
    <w:rsid w:val="001321B7"/>
    <w:rsid w:val="00132B96"/>
    <w:rsid w:val="0014376D"/>
    <w:rsid w:val="00146D66"/>
    <w:rsid w:val="00150C70"/>
    <w:rsid w:val="001556D1"/>
    <w:rsid w:val="001604FA"/>
    <w:rsid w:val="0016473F"/>
    <w:rsid w:val="00172D6D"/>
    <w:rsid w:val="00183015"/>
    <w:rsid w:val="0018711E"/>
    <w:rsid w:val="00194EB3"/>
    <w:rsid w:val="001A70B2"/>
    <w:rsid w:val="001B1DAC"/>
    <w:rsid w:val="001B74DD"/>
    <w:rsid w:val="001C2922"/>
    <w:rsid w:val="001C7B3D"/>
    <w:rsid w:val="001C7F89"/>
    <w:rsid w:val="001D02E9"/>
    <w:rsid w:val="001D18C4"/>
    <w:rsid w:val="001D561E"/>
    <w:rsid w:val="001E3FC6"/>
    <w:rsid w:val="001F0BFD"/>
    <w:rsid w:val="00201A1E"/>
    <w:rsid w:val="002042B8"/>
    <w:rsid w:val="00205AE7"/>
    <w:rsid w:val="00206F7F"/>
    <w:rsid w:val="002077E9"/>
    <w:rsid w:val="00207B50"/>
    <w:rsid w:val="002102A1"/>
    <w:rsid w:val="0021073F"/>
    <w:rsid w:val="00212B9A"/>
    <w:rsid w:val="00217CD1"/>
    <w:rsid w:val="00222EE3"/>
    <w:rsid w:val="00226C0F"/>
    <w:rsid w:val="00231517"/>
    <w:rsid w:val="002338CF"/>
    <w:rsid w:val="002346B4"/>
    <w:rsid w:val="00234D3C"/>
    <w:rsid w:val="00237C1B"/>
    <w:rsid w:val="00242710"/>
    <w:rsid w:val="00244EC8"/>
    <w:rsid w:val="00251D2A"/>
    <w:rsid w:val="002570D2"/>
    <w:rsid w:val="0026618E"/>
    <w:rsid w:val="0027095B"/>
    <w:rsid w:val="00280C5F"/>
    <w:rsid w:val="002850F4"/>
    <w:rsid w:val="00285E26"/>
    <w:rsid w:val="002947ED"/>
    <w:rsid w:val="002B7F1C"/>
    <w:rsid w:val="002C07A7"/>
    <w:rsid w:val="002C1C43"/>
    <w:rsid w:val="002C628E"/>
    <w:rsid w:val="002C7C50"/>
    <w:rsid w:val="002D50CA"/>
    <w:rsid w:val="002D791C"/>
    <w:rsid w:val="002E5156"/>
    <w:rsid w:val="002F34FA"/>
    <w:rsid w:val="002F4088"/>
    <w:rsid w:val="00305D47"/>
    <w:rsid w:val="00312358"/>
    <w:rsid w:val="00315F05"/>
    <w:rsid w:val="00321901"/>
    <w:rsid w:val="00323BB9"/>
    <w:rsid w:val="00323C09"/>
    <w:rsid w:val="00325C15"/>
    <w:rsid w:val="003366D2"/>
    <w:rsid w:val="00340643"/>
    <w:rsid w:val="00344379"/>
    <w:rsid w:val="00351961"/>
    <w:rsid w:val="003537C9"/>
    <w:rsid w:val="00361255"/>
    <w:rsid w:val="0037323D"/>
    <w:rsid w:val="00376967"/>
    <w:rsid w:val="00377047"/>
    <w:rsid w:val="00383006"/>
    <w:rsid w:val="003837AC"/>
    <w:rsid w:val="00384C08"/>
    <w:rsid w:val="00387EC2"/>
    <w:rsid w:val="0039109F"/>
    <w:rsid w:val="003929B8"/>
    <w:rsid w:val="003A3F95"/>
    <w:rsid w:val="003A448F"/>
    <w:rsid w:val="003A7CCA"/>
    <w:rsid w:val="003B5F6D"/>
    <w:rsid w:val="003B6CB5"/>
    <w:rsid w:val="003C1C80"/>
    <w:rsid w:val="003D67D6"/>
    <w:rsid w:val="003E0610"/>
    <w:rsid w:val="003E1C03"/>
    <w:rsid w:val="003E30E5"/>
    <w:rsid w:val="003E3E9C"/>
    <w:rsid w:val="003E640C"/>
    <w:rsid w:val="003F1177"/>
    <w:rsid w:val="003F3AC5"/>
    <w:rsid w:val="0040090D"/>
    <w:rsid w:val="0041193F"/>
    <w:rsid w:val="00415567"/>
    <w:rsid w:val="00422BF9"/>
    <w:rsid w:val="00422DC9"/>
    <w:rsid w:val="004251C7"/>
    <w:rsid w:val="00430AA6"/>
    <w:rsid w:val="00435FCD"/>
    <w:rsid w:val="00440E4D"/>
    <w:rsid w:val="004421BD"/>
    <w:rsid w:val="0044473A"/>
    <w:rsid w:val="004456F3"/>
    <w:rsid w:val="00454DC5"/>
    <w:rsid w:val="004561EC"/>
    <w:rsid w:val="00470998"/>
    <w:rsid w:val="00474739"/>
    <w:rsid w:val="00475A24"/>
    <w:rsid w:val="00480C8E"/>
    <w:rsid w:val="00482C1A"/>
    <w:rsid w:val="00483C50"/>
    <w:rsid w:val="0049232D"/>
    <w:rsid w:val="004945DA"/>
    <w:rsid w:val="00496EB7"/>
    <w:rsid w:val="004A3752"/>
    <w:rsid w:val="004A4795"/>
    <w:rsid w:val="004A6334"/>
    <w:rsid w:val="004B010A"/>
    <w:rsid w:val="004B1474"/>
    <w:rsid w:val="004B6B22"/>
    <w:rsid w:val="004C0EA1"/>
    <w:rsid w:val="004C5A0A"/>
    <w:rsid w:val="004D4ACD"/>
    <w:rsid w:val="004D4F7D"/>
    <w:rsid w:val="004D7838"/>
    <w:rsid w:val="004E3EEF"/>
    <w:rsid w:val="004E581A"/>
    <w:rsid w:val="004F33FE"/>
    <w:rsid w:val="004F3B2B"/>
    <w:rsid w:val="0051281A"/>
    <w:rsid w:val="005132BE"/>
    <w:rsid w:val="00514907"/>
    <w:rsid w:val="00515B7A"/>
    <w:rsid w:val="00516A69"/>
    <w:rsid w:val="00525119"/>
    <w:rsid w:val="005327F7"/>
    <w:rsid w:val="00533B60"/>
    <w:rsid w:val="00534F23"/>
    <w:rsid w:val="00542868"/>
    <w:rsid w:val="00546AD8"/>
    <w:rsid w:val="005474F6"/>
    <w:rsid w:val="00550F8C"/>
    <w:rsid w:val="00560350"/>
    <w:rsid w:val="00561376"/>
    <w:rsid w:val="00565128"/>
    <w:rsid w:val="005655A8"/>
    <w:rsid w:val="005655B6"/>
    <w:rsid w:val="0056569E"/>
    <w:rsid w:val="00571FEB"/>
    <w:rsid w:val="0057745B"/>
    <w:rsid w:val="00592512"/>
    <w:rsid w:val="00592A53"/>
    <w:rsid w:val="00592D73"/>
    <w:rsid w:val="005A489F"/>
    <w:rsid w:val="005B6863"/>
    <w:rsid w:val="005B6980"/>
    <w:rsid w:val="005C0767"/>
    <w:rsid w:val="005D081E"/>
    <w:rsid w:val="005D09D6"/>
    <w:rsid w:val="005D2526"/>
    <w:rsid w:val="005D6159"/>
    <w:rsid w:val="005D7145"/>
    <w:rsid w:val="005E0835"/>
    <w:rsid w:val="005E43AC"/>
    <w:rsid w:val="005E5CAA"/>
    <w:rsid w:val="005E6064"/>
    <w:rsid w:val="005E74BD"/>
    <w:rsid w:val="005F11CB"/>
    <w:rsid w:val="005F1766"/>
    <w:rsid w:val="00605C10"/>
    <w:rsid w:val="00615AE6"/>
    <w:rsid w:val="00616148"/>
    <w:rsid w:val="006161F2"/>
    <w:rsid w:val="0062421D"/>
    <w:rsid w:val="00626AD2"/>
    <w:rsid w:val="00627E28"/>
    <w:rsid w:val="00630942"/>
    <w:rsid w:val="006316E5"/>
    <w:rsid w:val="00631D20"/>
    <w:rsid w:val="00634533"/>
    <w:rsid w:val="0063515C"/>
    <w:rsid w:val="0064020F"/>
    <w:rsid w:val="00640685"/>
    <w:rsid w:val="006439DC"/>
    <w:rsid w:val="0064504C"/>
    <w:rsid w:val="00645BA6"/>
    <w:rsid w:val="00653710"/>
    <w:rsid w:val="00657D01"/>
    <w:rsid w:val="00661A75"/>
    <w:rsid w:val="006642F9"/>
    <w:rsid w:val="00665A36"/>
    <w:rsid w:val="00666B6E"/>
    <w:rsid w:val="006678A5"/>
    <w:rsid w:val="00672D73"/>
    <w:rsid w:val="00673FA0"/>
    <w:rsid w:val="00682668"/>
    <w:rsid w:val="00685957"/>
    <w:rsid w:val="006864BB"/>
    <w:rsid w:val="0068781C"/>
    <w:rsid w:val="00690D1F"/>
    <w:rsid w:val="006A1DBD"/>
    <w:rsid w:val="006A211C"/>
    <w:rsid w:val="006A3067"/>
    <w:rsid w:val="006B0284"/>
    <w:rsid w:val="006B223A"/>
    <w:rsid w:val="006B61BA"/>
    <w:rsid w:val="006C16C0"/>
    <w:rsid w:val="006C4895"/>
    <w:rsid w:val="006D138A"/>
    <w:rsid w:val="006D1547"/>
    <w:rsid w:val="006D3191"/>
    <w:rsid w:val="006D331D"/>
    <w:rsid w:val="006D5B85"/>
    <w:rsid w:val="006D7507"/>
    <w:rsid w:val="006E434F"/>
    <w:rsid w:val="006E47D5"/>
    <w:rsid w:val="006E6146"/>
    <w:rsid w:val="006F0A56"/>
    <w:rsid w:val="007006B3"/>
    <w:rsid w:val="00701EDC"/>
    <w:rsid w:val="0070318A"/>
    <w:rsid w:val="007038AC"/>
    <w:rsid w:val="0071585C"/>
    <w:rsid w:val="00722E06"/>
    <w:rsid w:val="00726CF2"/>
    <w:rsid w:val="007306BA"/>
    <w:rsid w:val="00736023"/>
    <w:rsid w:val="00743082"/>
    <w:rsid w:val="00750B69"/>
    <w:rsid w:val="007562D4"/>
    <w:rsid w:val="007609F6"/>
    <w:rsid w:val="007619F8"/>
    <w:rsid w:val="007664FB"/>
    <w:rsid w:val="00772293"/>
    <w:rsid w:val="007727DA"/>
    <w:rsid w:val="00774D58"/>
    <w:rsid w:val="0077735B"/>
    <w:rsid w:val="00786D3C"/>
    <w:rsid w:val="00790503"/>
    <w:rsid w:val="0079180E"/>
    <w:rsid w:val="00792145"/>
    <w:rsid w:val="00797537"/>
    <w:rsid w:val="00797623"/>
    <w:rsid w:val="007A3542"/>
    <w:rsid w:val="007A3801"/>
    <w:rsid w:val="007A52CD"/>
    <w:rsid w:val="007B0D5A"/>
    <w:rsid w:val="007B205D"/>
    <w:rsid w:val="007C074E"/>
    <w:rsid w:val="007C125F"/>
    <w:rsid w:val="007C1307"/>
    <w:rsid w:val="007C4200"/>
    <w:rsid w:val="007D11C8"/>
    <w:rsid w:val="007D28B8"/>
    <w:rsid w:val="007D40D0"/>
    <w:rsid w:val="007D5414"/>
    <w:rsid w:val="007E3057"/>
    <w:rsid w:val="007E46B3"/>
    <w:rsid w:val="007E5443"/>
    <w:rsid w:val="007F1EA2"/>
    <w:rsid w:val="007F3636"/>
    <w:rsid w:val="0080550B"/>
    <w:rsid w:val="00810C57"/>
    <w:rsid w:val="00810C85"/>
    <w:rsid w:val="00812005"/>
    <w:rsid w:val="008145C8"/>
    <w:rsid w:val="00815886"/>
    <w:rsid w:val="0081604F"/>
    <w:rsid w:val="008170A2"/>
    <w:rsid w:val="008228BD"/>
    <w:rsid w:val="008268D2"/>
    <w:rsid w:val="00831AB0"/>
    <w:rsid w:val="00831DCB"/>
    <w:rsid w:val="00835365"/>
    <w:rsid w:val="008360E8"/>
    <w:rsid w:val="008379CF"/>
    <w:rsid w:val="00840785"/>
    <w:rsid w:val="00842819"/>
    <w:rsid w:val="00843219"/>
    <w:rsid w:val="00843AE5"/>
    <w:rsid w:val="00844FD9"/>
    <w:rsid w:val="0084569D"/>
    <w:rsid w:val="00847B9D"/>
    <w:rsid w:val="00856CEB"/>
    <w:rsid w:val="008600FE"/>
    <w:rsid w:val="00861E0C"/>
    <w:rsid w:val="008642FF"/>
    <w:rsid w:val="00871D67"/>
    <w:rsid w:val="00872744"/>
    <w:rsid w:val="00872F99"/>
    <w:rsid w:val="0087432D"/>
    <w:rsid w:val="00876889"/>
    <w:rsid w:val="00876E9C"/>
    <w:rsid w:val="008815C9"/>
    <w:rsid w:val="00881678"/>
    <w:rsid w:val="00883B4A"/>
    <w:rsid w:val="00894BBD"/>
    <w:rsid w:val="008A0585"/>
    <w:rsid w:val="008A06AC"/>
    <w:rsid w:val="008A56DE"/>
    <w:rsid w:val="008B1B4E"/>
    <w:rsid w:val="008B3A26"/>
    <w:rsid w:val="008C347B"/>
    <w:rsid w:val="008D0B6B"/>
    <w:rsid w:val="008D1DD0"/>
    <w:rsid w:val="008D41BE"/>
    <w:rsid w:val="008E1C24"/>
    <w:rsid w:val="008E602F"/>
    <w:rsid w:val="008E6503"/>
    <w:rsid w:val="008E7CAC"/>
    <w:rsid w:val="008F11AE"/>
    <w:rsid w:val="008F36B2"/>
    <w:rsid w:val="008F5FDF"/>
    <w:rsid w:val="008F76DC"/>
    <w:rsid w:val="00902CB5"/>
    <w:rsid w:val="00915DDE"/>
    <w:rsid w:val="00916055"/>
    <w:rsid w:val="0092418D"/>
    <w:rsid w:val="00925C7E"/>
    <w:rsid w:val="00927A0E"/>
    <w:rsid w:val="00932B47"/>
    <w:rsid w:val="00937845"/>
    <w:rsid w:val="00941655"/>
    <w:rsid w:val="00941D56"/>
    <w:rsid w:val="009428A0"/>
    <w:rsid w:val="00944633"/>
    <w:rsid w:val="00944B38"/>
    <w:rsid w:val="009514C5"/>
    <w:rsid w:val="00951B80"/>
    <w:rsid w:val="0095463A"/>
    <w:rsid w:val="009564BA"/>
    <w:rsid w:val="00956D29"/>
    <w:rsid w:val="00957E9B"/>
    <w:rsid w:val="009633A7"/>
    <w:rsid w:val="00964DEB"/>
    <w:rsid w:val="00972DC2"/>
    <w:rsid w:val="009745CF"/>
    <w:rsid w:val="0097613F"/>
    <w:rsid w:val="0097627B"/>
    <w:rsid w:val="00981B47"/>
    <w:rsid w:val="00985899"/>
    <w:rsid w:val="00985C38"/>
    <w:rsid w:val="009873AC"/>
    <w:rsid w:val="00987785"/>
    <w:rsid w:val="00990616"/>
    <w:rsid w:val="009A73DE"/>
    <w:rsid w:val="009B12FF"/>
    <w:rsid w:val="009B2CA4"/>
    <w:rsid w:val="009B47A1"/>
    <w:rsid w:val="009B6CFE"/>
    <w:rsid w:val="009C04CB"/>
    <w:rsid w:val="009C4FA2"/>
    <w:rsid w:val="009C6667"/>
    <w:rsid w:val="009D0E42"/>
    <w:rsid w:val="009D2AD1"/>
    <w:rsid w:val="009E3EF4"/>
    <w:rsid w:val="009E6E6E"/>
    <w:rsid w:val="009F0488"/>
    <w:rsid w:val="009F1990"/>
    <w:rsid w:val="009F3BF0"/>
    <w:rsid w:val="00A23B53"/>
    <w:rsid w:val="00A25D46"/>
    <w:rsid w:val="00A27382"/>
    <w:rsid w:val="00A4635A"/>
    <w:rsid w:val="00A46F4B"/>
    <w:rsid w:val="00A47B40"/>
    <w:rsid w:val="00A55320"/>
    <w:rsid w:val="00A564F3"/>
    <w:rsid w:val="00A6021E"/>
    <w:rsid w:val="00A62F79"/>
    <w:rsid w:val="00A633F2"/>
    <w:rsid w:val="00A66C91"/>
    <w:rsid w:val="00A67B2E"/>
    <w:rsid w:val="00A7191A"/>
    <w:rsid w:val="00A771D8"/>
    <w:rsid w:val="00A7730A"/>
    <w:rsid w:val="00A86E03"/>
    <w:rsid w:val="00A9064A"/>
    <w:rsid w:val="00A924B5"/>
    <w:rsid w:val="00A92D2A"/>
    <w:rsid w:val="00AA7017"/>
    <w:rsid w:val="00AB03EA"/>
    <w:rsid w:val="00AB0671"/>
    <w:rsid w:val="00AB0A2E"/>
    <w:rsid w:val="00AB2851"/>
    <w:rsid w:val="00AB32A6"/>
    <w:rsid w:val="00AB77B1"/>
    <w:rsid w:val="00AB7E13"/>
    <w:rsid w:val="00AC0669"/>
    <w:rsid w:val="00AC4ABA"/>
    <w:rsid w:val="00AD3C78"/>
    <w:rsid w:val="00AE3DE8"/>
    <w:rsid w:val="00AE4E6D"/>
    <w:rsid w:val="00AE5EF1"/>
    <w:rsid w:val="00AE7533"/>
    <w:rsid w:val="00AF07E2"/>
    <w:rsid w:val="00AF3463"/>
    <w:rsid w:val="00AF730B"/>
    <w:rsid w:val="00B001AD"/>
    <w:rsid w:val="00B0216F"/>
    <w:rsid w:val="00B07609"/>
    <w:rsid w:val="00B15056"/>
    <w:rsid w:val="00B21360"/>
    <w:rsid w:val="00B23AA8"/>
    <w:rsid w:val="00B246A5"/>
    <w:rsid w:val="00B35A47"/>
    <w:rsid w:val="00B35BFA"/>
    <w:rsid w:val="00B3634D"/>
    <w:rsid w:val="00B42A32"/>
    <w:rsid w:val="00B42EE9"/>
    <w:rsid w:val="00B44246"/>
    <w:rsid w:val="00B515FC"/>
    <w:rsid w:val="00B70982"/>
    <w:rsid w:val="00B72926"/>
    <w:rsid w:val="00B737CE"/>
    <w:rsid w:val="00B752C0"/>
    <w:rsid w:val="00B810A3"/>
    <w:rsid w:val="00B8513B"/>
    <w:rsid w:val="00B85A32"/>
    <w:rsid w:val="00B85D58"/>
    <w:rsid w:val="00B87CCF"/>
    <w:rsid w:val="00B96C32"/>
    <w:rsid w:val="00BA0BDF"/>
    <w:rsid w:val="00BA2403"/>
    <w:rsid w:val="00BA49C1"/>
    <w:rsid w:val="00BA76CF"/>
    <w:rsid w:val="00BB23BC"/>
    <w:rsid w:val="00BC0633"/>
    <w:rsid w:val="00BC1FBF"/>
    <w:rsid w:val="00BC451F"/>
    <w:rsid w:val="00BC73E6"/>
    <w:rsid w:val="00BD55D8"/>
    <w:rsid w:val="00BD645C"/>
    <w:rsid w:val="00BE049A"/>
    <w:rsid w:val="00BE0C2B"/>
    <w:rsid w:val="00BE44B3"/>
    <w:rsid w:val="00BF4E39"/>
    <w:rsid w:val="00BF72F1"/>
    <w:rsid w:val="00C003CD"/>
    <w:rsid w:val="00C014D6"/>
    <w:rsid w:val="00C06334"/>
    <w:rsid w:val="00C17B7E"/>
    <w:rsid w:val="00C232E6"/>
    <w:rsid w:val="00C246DE"/>
    <w:rsid w:val="00C24DC5"/>
    <w:rsid w:val="00C27F8C"/>
    <w:rsid w:val="00C40C7A"/>
    <w:rsid w:val="00C51701"/>
    <w:rsid w:val="00C5420A"/>
    <w:rsid w:val="00C55208"/>
    <w:rsid w:val="00C55D7D"/>
    <w:rsid w:val="00C561C6"/>
    <w:rsid w:val="00C60C30"/>
    <w:rsid w:val="00C63599"/>
    <w:rsid w:val="00C63FF1"/>
    <w:rsid w:val="00C664CE"/>
    <w:rsid w:val="00C66D74"/>
    <w:rsid w:val="00C8279E"/>
    <w:rsid w:val="00C85BFF"/>
    <w:rsid w:val="00C85DB4"/>
    <w:rsid w:val="00C95F03"/>
    <w:rsid w:val="00C9797E"/>
    <w:rsid w:val="00CA1B23"/>
    <w:rsid w:val="00CA6253"/>
    <w:rsid w:val="00CB0821"/>
    <w:rsid w:val="00CB0870"/>
    <w:rsid w:val="00CB2D3E"/>
    <w:rsid w:val="00CB4896"/>
    <w:rsid w:val="00CC34E5"/>
    <w:rsid w:val="00CC392B"/>
    <w:rsid w:val="00CC6360"/>
    <w:rsid w:val="00CC767F"/>
    <w:rsid w:val="00CD11B7"/>
    <w:rsid w:val="00CD2B5B"/>
    <w:rsid w:val="00CE2818"/>
    <w:rsid w:val="00CE7206"/>
    <w:rsid w:val="00CF3F2F"/>
    <w:rsid w:val="00D0262E"/>
    <w:rsid w:val="00D06E0B"/>
    <w:rsid w:val="00D104A6"/>
    <w:rsid w:val="00D14CD0"/>
    <w:rsid w:val="00D2374A"/>
    <w:rsid w:val="00D25FC8"/>
    <w:rsid w:val="00D262B1"/>
    <w:rsid w:val="00D302A9"/>
    <w:rsid w:val="00D4227C"/>
    <w:rsid w:val="00D42808"/>
    <w:rsid w:val="00D43431"/>
    <w:rsid w:val="00D546B1"/>
    <w:rsid w:val="00D549A2"/>
    <w:rsid w:val="00D6080F"/>
    <w:rsid w:val="00D673BE"/>
    <w:rsid w:val="00D7239F"/>
    <w:rsid w:val="00D72819"/>
    <w:rsid w:val="00D72F77"/>
    <w:rsid w:val="00D750C6"/>
    <w:rsid w:val="00D86467"/>
    <w:rsid w:val="00D86E37"/>
    <w:rsid w:val="00DA2542"/>
    <w:rsid w:val="00DA677F"/>
    <w:rsid w:val="00DB014A"/>
    <w:rsid w:val="00DB05FD"/>
    <w:rsid w:val="00DB652B"/>
    <w:rsid w:val="00DC2327"/>
    <w:rsid w:val="00DC3879"/>
    <w:rsid w:val="00DC53AB"/>
    <w:rsid w:val="00DC60DF"/>
    <w:rsid w:val="00DD1E3B"/>
    <w:rsid w:val="00DD5929"/>
    <w:rsid w:val="00DD5FC3"/>
    <w:rsid w:val="00DE1487"/>
    <w:rsid w:val="00DE1E81"/>
    <w:rsid w:val="00DE3015"/>
    <w:rsid w:val="00DE37C4"/>
    <w:rsid w:val="00DE70E0"/>
    <w:rsid w:val="00E074D8"/>
    <w:rsid w:val="00E174D7"/>
    <w:rsid w:val="00E17DD6"/>
    <w:rsid w:val="00E32DBB"/>
    <w:rsid w:val="00E34A20"/>
    <w:rsid w:val="00E36C91"/>
    <w:rsid w:val="00E409B4"/>
    <w:rsid w:val="00E4306B"/>
    <w:rsid w:val="00E45693"/>
    <w:rsid w:val="00E457F2"/>
    <w:rsid w:val="00E4604E"/>
    <w:rsid w:val="00E47E2C"/>
    <w:rsid w:val="00E521A3"/>
    <w:rsid w:val="00E57043"/>
    <w:rsid w:val="00E70EBB"/>
    <w:rsid w:val="00E73DDD"/>
    <w:rsid w:val="00E7478F"/>
    <w:rsid w:val="00E764D0"/>
    <w:rsid w:val="00E77447"/>
    <w:rsid w:val="00E8025A"/>
    <w:rsid w:val="00E845BF"/>
    <w:rsid w:val="00E84F68"/>
    <w:rsid w:val="00E8612A"/>
    <w:rsid w:val="00E92A1B"/>
    <w:rsid w:val="00E95E95"/>
    <w:rsid w:val="00E96492"/>
    <w:rsid w:val="00E9765A"/>
    <w:rsid w:val="00EA1DB9"/>
    <w:rsid w:val="00EA1FDC"/>
    <w:rsid w:val="00EA7147"/>
    <w:rsid w:val="00EB3D96"/>
    <w:rsid w:val="00EB4BD6"/>
    <w:rsid w:val="00EB6394"/>
    <w:rsid w:val="00EC1A69"/>
    <w:rsid w:val="00ED159B"/>
    <w:rsid w:val="00ED381C"/>
    <w:rsid w:val="00ED5B4F"/>
    <w:rsid w:val="00ED600C"/>
    <w:rsid w:val="00ED799E"/>
    <w:rsid w:val="00EE0B91"/>
    <w:rsid w:val="00EE1405"/>
    <w:rsid w:val="00EE2CFC"/>
    <w:rsid w:val="00EE2D3A"/>
    <w:rsid w:val="00EE6A2F"/>
    <w:rsid w:val="00EE6DBD"/>
    <w:rsid w:val="00EE7370"/>
    <w:rsid w:val="00EF7507"/>
    <w:rsid w:val="00F065B2"/>
    <w:rsid w:val="00F12245"/>
    <w:rsid w:val="00F13D5F"/>
    <w:rsid w:val="00F16684"/>
    <w:rsid w:val="00F23424"/>
    <w:rsid w:val="00F25753"/>
    <w:rsid w:val="00F3123A"/>
    <w:rsid w:val="00F325DF"/>
    <w:rsid w:val="00F32865"/>
    <w:rsid w:val="00F341E7"/>
    <w:rsid w:val="00F36EBC"/>
    <w:rsid w:val="00F51979"/>
    <w:rsid w:val="00F54843"/>
    <w:rsid w:val="00F555A6"/>
    <w:rsid w:val="00F563CE"/>
    <w:rsid w:val="00F6056F"/>
    <w:rsid w:val="00F6298F"/>
    <w:rsid w:val="00F70232"/>
    <w:rsid w:val="00F7071C"/>
    <w:rsid w:val="00F72E96"/>
    <w:rsid w:val="00F74230"/>
    <w:rsid w:val="00F81E83"/>
    <w:rsid w:val="00F82924"/>
    <w:rsid w:val="00FA00D2"/>
    <w:rsid w:val="00FA0C27"/>
    <w:rsid w:val="00FB1321"/>
    <w:rsid w:val="00FB1FC7"/>
    <w:rsid w:val="00FB57CF"/>
    <w:rsid w:val="00FB6DAB"/>
    <w:rsid w:val="00FC24B3"/>
    <w:rsid w:val="00FC57AA"/>
    <w:rsid w:val="00FC6842"/>
    <w:rsid w:val="00FC7549"/>
    <w:rsid w:val="00FD14E0"/>
    <w:rsid w:val="00FE464F"/>
    <w:rsid w:val="00FE46EB"/>
    <w:rsid w:val="00FE48CA"/>
    <w:rsid w:val="00FF1D49"/>
    <w:rsid w:val="00FF5F61"/>
    <w:rsid w:val="00FF79E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01024"/>
  <w15:chartTrackingRefBased/>
  <w15:docId w15:val="{7266CF27-66D1-4095-B91F-7AB422675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2668"/>
    <w:pPr>
      <w:spacing w:after="120" w:line="288" w:lineRule="auto"/>
      <w:jc w:val="both"/>
    </w:pPr>
    <w:rPr>
      <w:rFonts w:ascii="Arial" w:hAnsi="Arial"/>
      <w14:ligatures w14:val="none"/>
    </w:rPr>
  </w:style>
  <w:style w:type="paragraph" w:styleId="berschrift1">
    <w:name w:val="heading 1"/>
    <w:basedOn w:val="Standard"/>
    <w:next w:val="Standard"/>
    <w:link w:val="berschrift1Zchn"/>
    <w:uiPriority w:val="9"/>
    <w:qFormat/>
    <w:rsid w:val="006A1DBD"/>
    <w:pPr>
      <w:keepNext/>
      <w:keepLines/>
      <w:numPr>
        <w:numId w:val="2"/>
      </w:numPr>
      <w:spacing w:before="360" w:after="80"/>
      <w:outlineLvl w:val="0"/>
    </w:pPr>
    <w:rPr>
      <w:rFonts w:eastAsiaTheme="majorEastAsia" w:cstheme="majorBidi"/>
      <w:b/>
      <w:color w:val="000000" w:themeColor="text1"/>
      <w:sz w:val="32"/>
      <w:szCs w:val="40"/>
      <w14:ligatures w14:val="standardContextual"/>
    </w:rPr>
  </w:style>
  <w:style w:type="paragraph" w:styleId="berschrift2">
    <w:name w:val="heading 2"/>
    <w:basedOn w:val="Standard"/>
    <w:next w:val="Standard"/>
    <w:link w:val="berschrift2Zchn"/>
    <w:uiPriority w:val="9"/>
    <w:unhideWhenUsed/>
    <w:qFormat/>
    <w:rsid w:val="00251D2A"/>
    <w:pPr>
      <w:keepNext/>
      <w:keepLines/>
      <w:spacing w:before="160" w:after="80"/>
      <w:outlineLvl w:val="1"/>
    </w:pPr>
    <w:rPr>
      <w:rFonts w:eastAsiaTheme="majorEastAsia" w:cstheme="majorBidi"/>
      <w:b/>
      <w:color w:val="000000" w:themeColor="text1"/>
      <w:sz w:val="24"/>
      <w:szCs w:val="32"/>
      <w14:ligatures w14:val="standardContextual"/>
    </w:rPr>
  </w:style>
  <w:style w:type="paragraph" w:styleId="berschrift3">
    <w:name w:val="heading 3"/>
    <w:basedOn w:val="Standard"/>
    <w:next w:val="Standard"/>
    <w:link w:val="berschrift3Zchn"/>
    <w:uiPriority w:val="9"/>
    <w:unhideWhenUsed/>
    <w:qFormat/>
    <w:rsid w:val="00251D2A"/>
    <w:pPr>
      <w:keepNext/>
      <w:keepLines/>
      <w:spacing w:before="160" w:after="80"/>
      <w:outlineLvl w:val="2"/>
    </w:pPr>
    <w:rPr>
      <w:rFonts w:eastAsiaTheme="majorEastAsia" w:cstheme="majorBidi"/>
      <w:color w:val="000000" w:themeColor="text1"/>
      <w:sz w:val="24"/>
      <w:szCs w:val="28"/>
      <w14:ligatures w14:val="standardContextual"/>
    </w:rPr>
  </w:style>
  <w:style w:type="paragraph" w:styleId="berschrift4">
    <w:name w:val="heading 4"/>
    <w:basedOn w:val="Standard"/>
    <w:next w:val="Standard"/>
    <w:link w:val="berschrift4Zchn"/>
    <w:uiPriority w:val="9"/>
    <w:unhideWhenUsed/>
    <w:rsid w:val="00DE1E81"/>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unhideWhenUsed/>
    <w:rsid w:val="00DE1E81"/>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rsid w:val="00DE1E81"/>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DE1E81"/>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DE1E81"/>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DE1E81"/>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A1DBD"/>
    <w:rPr>
      <w:rFonts w:ascii="Arial" w:eastAsiaTheme="majorEastAsia" w:hAnsi="Arial" w:cstheme="majorBidi"/>
      <w:b/>
      <w:color w:val="000000" w:themeColor="text1"/>
      <w:sz w:val="32"/>
      <w:szCs w:val="40"/>
    </w:rPr>
  </w:style>
  <w:style w:type="character" w:customStyle="1" w:styleId="berschrift2Zchn">
    <w:name w:val="Überschrift 2 Zchn"/>
    <w:basedOn w:val="Absatz-Standardschriftart"/>
    <w:link w:val="berschrift2"/>
    <w:uiPriority w:val="9"/>
    <w:rsid w:val="00251D2A"/>
    <w:rPr>
      <w:rFonts w:ascii="Arial" w:eastAsiaTheme="majorEastAsia" w:hAnsi="Arial" w:cstheme="majorBidi"/>
      <w:b/>
      <w:color w:val="000000" w:themeColor="text1"/>
      <w:sz w:val="24"/>
      <w:szCs w:val="32"/>
    </w:rPr>
  </w:style>
  <w:style w:type="character" w:customStyle="1" w:styleId="berschrift3Zchn">
    <w:name w:val="Überschrift 3 Zchn"/>
    <w:basedOn w:val="Absatz-Standardschriftart"/>
    <w:link w:val="berschrift3"/>
    <w:uiPriority w:val="9"/>
    <w:rsid w:val="00251D2A"/>
    <w:rPr>
      <w:rFonts w:ascii="Arial" w:eastAsiaTheme="majorEastAsia" w:hAnsi="Arial" w:cstheme="majorBidi"/>
      <w:color w:val="000000" w:themeColor="text1"/>
      <w:sz w:val="24"/>
      <w:szCs w:val="28"/>
    </w:rPr>
  </w:style>
  <w:style w:type="character" w:customStyle="1" w:styleId="berschrift4Zchn">
    <w:name w:val="Überschrift 4 Zchn"/>
    <w:basedOn w:val="Absatz-Standardschriftart"/>
    <w:link w:val="berschrift4"/>
    <w:uiPriority w:val="9"/>
    <w:rsid w:val="00DE1E81"/>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rsid w:val="00DE1E81"/>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DE1E81"/>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DE1E81"/>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DE1E81"/>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DE1E81"/>
    <w:rPr>
      <w:rFonts w:eastAsiaTheme="majorEastAsia" w:cstheme="majorBidi"/>
      <w:color w:val="272727" w:themeColor="text1" w:themeTint="D8"/>
    </w:rPr>
  </w:style>
  <w:style w:type="paragraph" w:styleId="Titel">
    <w:name w:val="Title"/>
    <w:basedOn w:val="Standard"/>
    <w:next w:val="Standard"/>
    <w:link w:val="TitelZchn"/>
    <w:uiPriority w:val="10"/>
    <w:qFormat/>
    <w:rsid w:val="00DE1E8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E1E81"/>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DE1E81"/>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DE1E81"/>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DE1E81"/>
    <w:pPr>
      <w:spacing w:before="160"/>
      <w:jc w:val="center"/>
    </w:pPr>
    <w:rPr>
      <w:i/>
      <w:iCs/>
      <w:color w:val="404040" w:themeColor="text1" w:themeTint="BF"/>
    </w:rPr>
  </w:style>
  <w:style w:type="character" w:customStyle="1" w:styleId="ZitatZchn">
    <w:name w:val="Zitat Zchn"/>
    <w:basedOn w:val="Absatz-Standardschriftart"/>
    <w:link w:val="Zitat"/>
    <w:uiPriority w:val="29"/>
    <w:rsid w:val="00DE1E81"/>
    <w:rPr>
      <w:i/>
      <w:iCs/>
      <w:color w:val="404040" w:themeColor="text1" w:themeTint="BF"/>
    </w:rPr>
  </w:style>
  <w:style w:type="paragraph" w:styleId="Listenabsatz">
    <w:name w:val="List Paragraph"/>
    <w:basedOn w:val="Standard"/>
    <w:uiPriority w:val="34"/>
    <w:qFormat/>
    <w:rsid w:val="00DE1E81"/>
    <w:pPr>
      <w:ind w:left="720"/>
      <w:contextualSpacing/>
    </w:pPr>
  </w:style>
  <w:style w:type="character" w:styleId="IntensiveHervorhebung">
    <w:name w:val="Intense Emphasis"/>
    <w:basedOn w:val="Absatz-Standardschriftart"/>
    <w:uiPriority w:val="21"/>
    <w:qFormat/>
    <w:rsid w:val="00DE1E81"/>
    <w:rPr>
      <w:i/>
      <w:iCs/>
      <w:color w:val="0F4761" w:themeColor="accent1" w:themeShade="BF"/>
    </w:rPr>
  </w:style>
  <w:style w:type="paragraph" w:styleId="IntensivesZitat">
    <w:name w:val="Intense Quote"/>
    <w:basedOn w:val="Standard"/>
    <w:next w:val="Standard"/>
    <w:link w:val="IntensivesZitatZchn"/>
    <w:uiPriority w:val="30"/>
    <w:qFormat/>
    <w:rsid w:val="00DE1E8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DE1E81"/>
    <w:rPr>
      <w:i/>
      <w:iCs/>
      <w:color w:val="0F4761" w:themeColor="accent1" w:themeShade="BF"/>
    </w:rPr>
  </w:style>
  <w:style w:type="character" w:styleId="IntensiverVerweis">
    <w:name w:val="Intense Reference"/>
    <w:basedOn w:val="Absatz-Standardschriftart"/>
    <w:uiPriority w:val="32"/>
    <w:qFormat/>
    <w:rsid w:val="00DE1E81"/>
    <w:rPr>
      <w:b/>
      <w:bCs/>
      <w:smallCaps/>
      <w:color w:val="0F4761" w:themeColor="accent1" w:themeShade="BF"/>
      <w:spacing w:val="5"/>
    </w:rPr>
  </w:style>
  <w:style w:type="character" w:styleId="Hyperlink">
    <w:name w:val="Hyperlink"/>
    <w:basedOn w:val="Absatz-Standardschriftart"/>
    <w:uiPriority w:val="99"/>
    <w:unhideWhenUsed/>
    <w:rsid w:val="00F6056F"/>
    <w:rPr>
      <w:color w:val="467886" w:themeColor="hyperlink"/>
      <w:u w:val="single"/>
    </w:rPr>
  </w:style>
  <w:style w:type="paragraph" w:styleId="KeinLeerraum">
    <w:name w:val="No Spacing"/>
    <w:uiPriority w:val="1"/>
    <w:qFormat/>
    <w:rsid w:val="00682668"/>
    <w:pPr>
      <w:spacing w:after="0" w:line="240" w:lineRule="auto"/>
      <w:jc w:val="both"/>
    </w:pPr>
    <w:rPr>
      <w:rFonts w:ascii="Arial" w:hAnsi="Arial"/>
      <w:lang w:val="de-DE"/>
      <w14:ligatures w14:val="none"/>
    </w:rPr>
  </w:style>
  <w:style w:type="character" w:styleId="Platzhaltertext">
    <w:name w:val="Placeholder Text"/>
    <w:basedOn w:val="Absatz-Standardschriftart"/>
    <w:uiPriority w:val="99"/>
    <w:semiHidden/>
    <w:rsid w:val="00894BBD"/>
    <w:rPr>
      <w:color w:val="666666"/>
    </w:rPr>
  </w:style>
  <w:style w:type="paragraph" w:customStyle="1" w:styleId="CitaviBibliographyEntry">
    <w:name w:val="Citavi Bibliography Entry"/>
    <w:basedOn w:val="Standard"/>
    <w:link w:val="CitaviBibliographyEntryZchn"/>
    <w:uiPriority w:val="99"/>
    <w:rsid w:val="00894BBD"/>
    <w:pPr>
      <w:spacing w:after="0"/>
      <w:ind w:firstLine="57"/>
      <w:jc w:val="left"/>
    </w:pPr>
  </w:style>
  <w:style w:type="character" w:customStyle="1" w:styleId="CitaviBibliographyEntryZchn">
    <w:name w:val="Citavi Bibliography Entry Zchn"/>
    <w:basedOn w:val="Absatz-Standardschriftart"/>
    <w:link w:val="CitaviBibliographyEntry"/>
    <w:uiPriority w:val="99"/>
    <w:rsid w:val="00894BBD"/>
    <w:rPr>
      <w:rFonts w:ascii="Arial" w:hAnsi="Arial"/>
      <w14:ligatures w14:val="none"/>
    </w:rPr>
  </w:style>
  <w:style w:type="paragraph" w:customStyle="1" w:styleId="CitaviBibliographyHeading">
    <w:name w:val="Citavi Bibliography Heading"/>
    <w:basedOn w:val="berschrift1"/>
    <w:link w:val="CitaviBibliographyHeadingZchn"/>
    <w:uiPriority w:val="99"/>
    <w:rsid w:val="00894BBD"/>
    <w:pPr>
      <w:jc w:val="left"/>
    </w:pPr>
  </w:style>
  <w:style w:type="character" w:customStyle="1" w:styleId="CitaviBibliographyHeadingZchn">
    <w:name w:val="Citavi Bibliography Heading Zchn"/>
    <w:basedOn w:val="Absatz-Standardschriftart"/>
    <w:link w:val="CitaviBibliographyHeading"/>
    <w:uiPriority w:val="99"/>
    <w:rsid w:val="00894BBD"/>
    <w:rPr>
      <w:rFonts w:ascii="Arial" w:eastAsiaTheme="majorEastAsia" w:hAnsi="Arial" w:cstheme="majorBidi"/>
      <w:b/>
      <w:color w:val="000000" w:themeColor="text1"/>
      <w:sz w:val="32"/>
      <w:szCs w:val="40"/>
    </w:rPr>
  </w:style>
  <w:style w:type="paragraph" w:customStyle="1" w:styleId="CitaviChapterBibliographyHeading">
    <w:name w:val="Citavi Chapter Bibliography Heading"/>
    <w:basedOn w:val="berschrift2"/>
    <w:link w:val="CitaviChapterBibliographyHeadingZchn"/>
    <w:uiPriority w:val="99"/>
    <w:rsid w:val="00894BBD"/>
    <w:pPr>
      <w:jc w:val="left"/>
    </w:pPr>
  </w:style>
  <w:style w:type="character" w:customStyle="1" w:styleId="CitaviChapterBibliographyHeadingZchn">
    <w:name w:val="Citavi Chapter Bibliography Heading Zchn"/>
    <w:basedOn w:val="Absatz-Standardschriftart"/>
    <w:link w:val="CitaviChapterBibliographyHeading"/>
    <w:uiPriority w:val="99"/>
    <w:rsid w:val="00894BBD"/>
    <w:rPr>
      <w:rFonts w:ascii="Arial" w:eastAsiaTheme="majorEastAsia" w:hAnsi="Arial" w:cstheme="majorBidi"/>
      <w:b/>
      <w:color w:val="000000" w:themeColor="text1"/>
      <w:sz w:val="24"/>
      <w:szCs w:val="32"/>
    </w:rPr>
  </w:style>
  <w:style w:type="paragraph" w:customStyle="1" w:styleId="CitaviBibliographySubheading1">
    <w:name w:val="Citavi Bibliography Subheading 1"/>
    <w:basedOn w:val="berschrift2"/>
    <w:link w:val="CitaviBibliographySubheading1Zchn"/>
    <w:uiPriority w:val="99"/>
    <w:rsid w:val="00894BBD"/>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894BBD"/>
    <w:rPr>
      <w:rFonts w:ascii="Arial" w:eastAsiaTheme="majorEastAsia" w:hAnsi="Arial" w:cstheme="majorBidi"/>
      <w:b/>
      <w:color w:val="000000" w:themeColor="text1"/>
      <w:sz w:val="24"/>
      <w:szCs w:val="32"/>
    </w:rPr>
  </w:style>
  <w:style w:type="paragraph" w:customStyle="1" w:styleId="CitaviBibliographySubheading2">
    <w:name w:val="Citavi Bibliography Subheading 2"/>
    <w:basedOn w:val="berschrift3"/>
    <w:link w:val="CitaviBibliographySubheading2Zchn"/>
    <w:uiPriority w:val="99"/>
    <w:rsid w:val="00894BBD"/>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94BBD"/>
    <w:rPr>
      <w:rFonts w:ascii="Arial" w:eastAsiaTheme="majorEastAsia" w:hAnsi="Arial" w:cstheme="majorBidi"/>
      <w:color w:val="000000" w:themeColor="text1"/>
      <w:sz w:val="24"/>
      <w:szCs w:val="28"/>
    </w:rPr>
  </w:style>
  <w:style w:type="paragraph" w:customStyle="1" w:styleId="CitaviBibliographySubheading3">
    <w:name w:val="Citavi Bibliography Subheading 3"/>
    <w:basedOn w:val="berschrift4"/>
    <w:link w:val="CitaviBibliographySubheading3Zchn"/>
    <w:uiPriority w:val="99"/>
    <w:rsid w:val="00894BBD"/>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94BBD"/>
    <w:rPr>
      <w:rFonts w:ascii="Arial" w:eastAsiaTheme="majorEastAsia" w:hAnsi="Arial" w:cstheme="majorBidi"/>
      <w:i/>
      <w:iCs/>
      <w:color w:val="0F4761" w:themeColor="accent1" w:themeShade="BF"/>
      <w14:ligatures w14:val="none"/>
    </w:rPr>
  </w:style>
  <w:style w:type="paragraph" w:customStyle="1" w:styleId="CitaviBibliographySubheading4">
    <w:name w:val="Citavi Bibliography Subheading 4"/>
    <w:basedOn w:val="berschrift5"/>
    <w:link w:val="CitaviBibliographySubheading4Zchn"/>
    <w:uiPriority w:val="99"/>
    <w:rsid w:val="00894BBD"/>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94BBD"/>
    <w:rPr>
      <w:rFonts w:ascii="Arial" w:eastAsiaTheme="majorEastAsia" w:hAnsi="Arial" w:cstheme="majorBidi"/>
      <w:color w:val="0F4761" w:themeColor="accent1" w:themeShade="BF"/>
      <w14:ligatures w14:val="none"/>
    </w:rPr>
  </w:style>
  <w:style w:type="paragraph" w:customStyle="1" w:styleId="CitaviBibliographySubheading5">
    <w:name w:val="Citavi Bibliography Subheading 5"/>
    <w:basedOn w:val="berschrift6"/>
    <w:link w:val="CitaviBibliographySubheading5Zchn"/>
    <w:uiPriority w:val="99"/>
    <w:rsid w:val="00894BBD"/>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94BBD"/>
    <w:rPr>
      <w:rFonts w:ascii="Arial" w:eastAsiaTheme="majorEastAsia" w:hAnsi="Arial" w:cstheme="majorBidi"/>
      <w:i/>
      <w:iCs/>
      <w:color w:val="595959" w:themeColor="text1" w:themeTint="A6"/>
      <w14:ligatures w14:val="none"/>
    </w:rPr>
  </w:style>
  <w:style w:type="paragraph" w:customStyle="1" w:styleId="CitaviBibliographySubheading6">
    <w:name w:val="Citavi Bibliography Subheading 6"/>
    <w:basedOn w:val="berschrift7"/>
    <w:link w:val="CitaviBibliographySubheading6Zchn"/>
    <w:uiPriority w:val="99"/>
    <w:rsid w:val="00894BBD"/>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94BBD"/>
    <w:rPr>
      <w:rFonts w:ascii="Arial" w:eastAsiaTheme="majorEastAsia" w:hAnsi="Arial" w:cstheme="majorBidi"/>
      <w:color w:val="595959" w:themeColor="text1" w:themeTint="A6"/>
      <w14:ligatures w14:val="none"/>
    </w:rPr>
  </w:style>
  <w:style w:type="paragraph" w:customStyle="1" w:styleId="CitaviBibliographySubheading7">
    <w:name w:val="Citavi Bibliography Subheading 7"/>
    <w:basedOn w:val="berschrift8"/>
    <w:link w:val="CitaviBibliographySubheading7Zchn"/>
    <w:uiPriority w:val="99"/>
    <w:rsid w:val="00894BBD"/>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94BBD"/>
    <w:rPr>
      <w:rFonts w:ascii="Arial" w:eastAsiaTheme="majorEastAsia" w:hAnsi="Arial" w:cstheme="majorBidi"/>
      <w:i/>
      <w:iCs/>
      <w:color w:val="272727" w:themeColor="text1" w:themeTint="D8"/>
      <w14:ligatures w14:val="none"/>
    </w:rPr>
  </w:style>
  <w:style w:type="paragraph" w:customStyle="1" w:styleId="CitaviBibliographySubheading8">
    <w:name w:val="Citavi Bibliography Subheading 8"/>
    <w:basedOn w:val="berschrift9"/>
    <w:link w:val="CitaviBibliographySubheading8Zchn"/>
    <w:uiPriority w:val="99"/>
    <w:rsid w:val="00894BBD"/>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94BBD"/>
    <w:rPr>
      <w:rFonts w:ascii="Arial" w:eastAsiaTheme="majorEastAsia" w:hAnsi="Arial" w:cstheme="majorBidi"/>
      <w:color w:val="272727" w:themeColor="text1" w:themeTint="D8"/>
      <w14:ligatures w14:val="none"/>
    </w:rPr>
  </w:style>
  <w:style w:type="table" w:styleId="Tabellenraster">
    <w:name w:val="Table Grid"/>
    <w:basedOn w:val="NormaleTabelle"/>
    <w:uiPriority w:val="39"/>
    <w:rsid w:val="000A28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6E47D5"/>
    <w:rPr>
      <w:color w:val="605E5C"/>
      <w:shd w:val="clear" w:color="auto" w:fill="E1DFDD"/>
    </w:rPr>
  </w:style>
  <w:style w:type="paragraph" w:styleId="Beschriftung">
    <w:name w:val="caption"/>
    <w:basedOn w:val="Standard"/>
    <w:next w:val="Standard"/>
    <w:uiPriority w:val="35"/>
    <w:unhideWhenUsed/>
    <w:qFormat/>
    <w:rsid w:val="00482C1A"/>
    <w:pPr>
      <w:spacing w:after="200" w:line="240" w:lineRule="auto"/>
    </w:pPr>
    <w:rPr>
      <w:b/>
      <w:iCs/>
      <w:color w:val="000000" w:themeColor="text1"/>
      <w:sz w:val="18"/>
      <w:szCs w:val="18"/>
    </w:rPr>
  </w:style>
  <w:style w:type="character" w:styleId="Kommentarzeichen">
    <w:name w:val="annotation reference"/>
    <w:basedOn w:val="Absatz-Standardschriftart"/>
    <w:uiPriority w:val="99"/>
    <w:semiHidden/>
    <w:unhideWhenUsed/>
    <w:rsid w:val="003A7CCA"/>
    <w:rPr>
      <w:sz w:val="16"/>
      <w:szCs w:val="16"/>
    </w:rPr>
  </w:style>
  <w:style w:type="paragraph" w:styleId="Kommentartext">
    <w:name w:val="annotation text"/>
    <w:basedOn w:val="Standard"/>
    <w:link w:val="KommentartextZchn"/>
    <w:uiPriority w:val="99"/>
    <w:unhideWhenUsed/>
    <w:rsid w:val="003A7CCA"/>
    <w:pPr>
      <w:spacing w:line="240" w:lineRule="auto"/>
    </w:pPr>
    <w:rPr>
      <w:sz w:val="20"/>
      <w:szCs w:val="20"/>
    </w:rPr>
  </w:style>
  <w:style w:type="character" w:customStyle="1" w:styleId="KommentartextZchn">
    <w:name w:val="Kommentartext Zchn"/>
    <w:basedOn w:val="Absatz-Standardschriftart"/>
    <w:link w:val="Kommentartext"/>
    <w:uiPriority w:val="99"/>
    <w:rsid w:val="003A7CCA"/>
    <w:rPr>
      <w:rFonts w:ascii="Arial" w:hAnsi="Arial"/>
      <w:sz w:val="20"/>
      <w:szCs w:val="20"/>
      <w:lang w:val="de-DE"/>
      <w14:ligatures w14:val="none"/>
    </w:rPr>
  </w:style>
  <w:style w:type="paragraph" w:styleId="Kommentarthema">
    <w:name w:val="annotation subject"/>
    <w:basedOn w:val="Kommentartext"/>
    <w:next w:val="Kommentartext"/>
    <w:link w:val="KommentarthemaZchn"/>
    <w:uiPriority w:val="99"/>
    <w:semiHidden/>
    <w:unhideWhenUsed/>
    <w:rsid w:val="003A7CCA"/>
    <w:rPr>
      <w:b/>
      <w:bCs/>
    </w:rPr>
  </w:style>
  <w:style w:type="character" w:customStyle="1" w:styleId="KommentarthemaZchn">
    <w:name w:val="Kommentarthema Zchn"/>
    <w:basedOn w:val="KommentartextZchn"/>
    <w:link w:val="Kommentarthema"/>
    <w:uiPriority w:val="99"/>
    <w:semiHidden/>
    <w:rsid w:val="003A7CCA"/>
    <w:rPr>
      <w:rFonts w:ascii="Arial" w:hAnsi="Arial"/>
      <w:b/>
      <w:bCs/>
      <w:sz w:val="20"/>
      <w:szCs w:val="20"/>
      <w:lang w:val="de-DE"/>
      <w14:ligatures w14:val="none"/>
    </w:rPr>
  </w:style>
  <w:style w:type="character" w:styleId="BesuchterLink">
    <w:name w:val="FollowedHyperlink"/>
    <w:basedOn w:val="Absatz-Standardschriftart"/>
    <w:uiPriority w:val="99"/>
    <w:semiHidden/>
    <w:unhideWhenUsed/>
    <w:rsid w:val="005F176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44388">
      <w:bodyDiv w:val="1"/>
      <w:marLeft w:val="0"/>
      <w:marRight w:val="0"/>
      <w:marTop w:val="0"/>
      <w:marBottom w:val="0"/>
      <w:divBdr>
        <w:top w:val="none" w:sz="0" w:space="0" w:color="auto"/>
        <w:left w:val="none" w:sz="0" w:space="0" w:color="auto"/>
        <w:bottom w:val="none" w:sz="0" w:space="0" w:color="auto"/>
        <w:right w:val="none" w:sz="0" w:space="0" w:color="auto"/>
      </w:divBdr>
      <w:divsChild>
        <w:div w:id="228005960">
          <w:marLeft w:val="0"/>
          <w:marRight w:val="0"/>
          <w:marTop w:val="0"/>
          <w:marBottom w:val="0"/>
          <w:divBdr>
            <w:top w:val="none" w:sz="0" w:space="0" w:color="auto"/>
            <w:left w:val="none" w:sz="0" w:space="0" w:color="auto"/>
            <w:bottom w:val="none" w:sz="0" w:space="0" w:color="auto"/>
            <w:right w:val="none" w:sz="0" w:space="0" w:color="auto"/>
          </w:divBdr>
          <w:divsChild>
            <w:div w:id="202678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65434">
      <w:bodyDiv w:val="1"/>
      <w:marLeft w:val="0"/>
      <w:marRight w:val="0"/>
      <w:marTop w:val="0"/>
      <w:marBottom w:val="0"/>
      <w:divBdr>
        <w:top w:val="none" w:sz="0" w:space="0" w:color="auto"/>
        <w:left w:val="none" w:sz="0" w:space="0" w:color="auto"/>
        <w:bottom w:val="none" w:sz="0" w:space="0" w:color="auto"/>
        <w:right w:val="none" w:sz="0" w:space="0" w:color="auto"/>
      </w:divBdr>
    </w:div>
    <w:div w:id="141123029">
      <w:bodyDiv w:val="1"/>
      <w:marLeft w:val="0"/>
      <w:marRight w:val="0"/>
      <w:marTop w:val="0"/>
      <w:marBottom w:val="0"/>
      <w:divBdr>
        <w:top w:val="none" w:sz="0" w:space="0" w:color="auto"/>
        <w:left w:val="none" w:sz="0" w:space="0" w:color="auto"/>
        <w:bottom w:val="none" w:sz="0" w:space="0" w:color="auto"/>
        <w:right w:val="none" w:sz="0" w:space="0" w:color="auto"/>
      </w:divBdr>
      <w:divsChild>
        <w:div w:id="1261329711">
          <w:marLeft w:val="0"/>
          <w:marRight w:val="0"/>
          <w:marTop w:val="0"/>
          <w:marBottom w:val="0"/>
          <w:divBdr>
            <w:top w:val="none" w:sz="0" w:space="0" w:color="auto"/>
            <w:left w:val="none" w:sz="0" w:space="0" w:color="auto"/>
            <w:bottom w:val="none" w:sz="0" w:space="0" w:color="auto"/>
            <w:right w:val="none" w:sz="0" w:space="0" w:color="auto"/>
          </w:divBdr>
          <w:divsChild>
            <w:div w:id="147109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83626">
      <w:bodyDiv w:val="1"/>
      <w:marLeft w:val="0"/>
      <w:marRight w:val="0"/>
      <w:marTop w:val="0"/>
      <w:marBottom w:val="0"/>
      <w:divBdr>
        <w:top w:val="none" w:sz="0" w:space="0" w:color="auto"/>
        <w:left w:val="none" w:sz="0" w:space="0" w:color="auto"/>
        <w:bottom w:val="none" w:sz="0" w:space="0" w:color="auto"/>
        <w:right w:val="none" w:sz="0" w:space="0" w:color="auto"/>
      </w:divBdr>
      <w:divsChild>
        <w:div w:id="290943564">
          <w:marLeft w:val="0"/>
          <w:marRight w:val="0"/>
          <w:marTop w:val="0"/>
          <w:marBottom w:val="0"/>
          <w:divBdr>
            <w:top w:val="none" w:sz="0" w:space="0" w:color="auto"/>
            <w:left w:val="none" w:sz="0" w:space="0" w:color="auto"/>
            <w:bottom w:val="none" w:sz="0" w:space="0" w:color="auto"/>
            <w:right w:val="none" w:sz="0" w:space="0" w:color="auto"/>
          </w:divBdr>
          <w:divsChild>
            <w:div w:id="194866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36008">
      <w:bodyDiv w:val="1"/>
      <w:marLeft w:val="0"/>
      <w:marRight w:val="0"/>
      <w:marTop w:val="0"/>
      <w:marBottom w:val="0"/>
      <w:divBdr>
        <w:top w:val="none" w:sz="0" w:space="0" w:color="auto"/>
        <w:left w:val="none" w:sz="0" w:space="0" w:color="auto"/>
        <w:bottom w:val="none" w:sz="0" w:space="0" w:color="auto"/>
        <w:right w:val="none" w:sz="0" w:space="0" w:color="auto"/>
      </w:divBdr>
      <w:divsChild>
        <w:div w:id="531380535">
          <w:marLeft w:val="0"/>
          <w:marRight w:val="0"/>
          <w:marTop w:val="0"/>
          <w:marBottom w:val="0"/>
          <w:divBdr>
            <w:top w:val="none" w:sz="0" w:space="0" w:color="auto"/>
            <w:left w:val="none" w:sz="0" w:space="0" w:color="auto"/>
            <w:bottom w:val="none" w:sz="0" w:space="0" w:color="auto"/>
            <w:right w:val="none" w:sz="0" w:space="0" w:color="auto"/>
          </w:divBdr>
          <w:divsChild>
            <w:div w:id="85861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664185">
      <w:bodyDiv w:val="1"/>
      <w:marLeft w:val="0"/>
      <w:marRight w:val="0"/>
      <w:marTop w:val="0"/>
      <w:marBottom w:val="0"/>
      <w:divBdr>
        <w:top w:val="none" w:sz="0" w:space="0" w:color="auto"/>
        <w:left w:val="none" w:sz="0" w:space="0" w:color="auto"/>
        <w:bottom w:val="none" w:sz="0" w:space="0" w:color="auto"/>
        <w:right w:val="none" w:sz="0" w:space="0" w:color="auto"/>
      </w:divBdr>
    </w:div>
    <w:div w:id="1049305465">
      <w:bodyDiv w:val="1"/>
      <w:marLeft w:val="0"/>
      <w:marRight w:val="0"/>
      <w:marTop w:val="0"/>
      <w:marBottom w:val="0"/>
      <w:divBdr>
        <w:top w:val="none" w:sz="0" w:space="0" w:color="auto"/>
        <w:left w:val="none" w:sz="0" w:space="0" w:color="auto"/>
        <w:bottom w:val="none" w:sz="0" w:space="0" w:color="auto"/>
        <w:right w:val="none" w:sz="0" w:space="0" w:color="auto"/>
      </w:divBdr>
    </w:div>
    <w:div w:id="1240482318">
      <w:bodyDiv w:val="1"/>
      <w:marLeft w:val="0"/>
      <w:marRight w:val="0"/>
      <w:marTop w:val="0"/>
      <w:marBottom w:val="0"/>
      <w:divBdr>
        <w:top w:val="none" w:sz="0" w:space="0" w:color="auto"/>
        <w:left w:val="none" w:sz="0" w:space="0" w:color="auto"/>
        <w:bottom w:val="none" w:sz="0" w:space="0" w:color="auto"/>
        <w:right w:val="none" w:sz="0" w:space="0" w:color="auto"/>
      </w:divBdr>
      <w:divsChild>
        <w:div w:id="318003385">
          <w:marLeft w:val="0"/>
          <w:marRight w:val="0"/>
          <w:marTop w:val="0"/>
          <w:marBottom w:val="0"/>
          <w:divBdr>
            <w:top w:val="none" w:sz="0" w:space="0" w:color="auto"/>
            <w:left w:val="none" w:sz="0" w:space="0" w:color="auto"/>
            <w:bottom w:val="none" w:sz="0" w:space="0" w:color="auto"/>
            <w:right w:val="none" w:sz="0" w:space="0" w:color="auto"/>
          </w:divBdr>
          <w:divsChild>
            <w:div w:id="179655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861930">
      <w:bodyDiv w:val="1"/>
      <w:marLeft w:val="0"/>
      <w:marRight w:val="0"/>
      <w:marTop w:val="0"/>
      <w:marBottom w:val="0"/>
      <w:divBdr>
        <w:top w:val="none" w:sz="0" w:space="0" w:color="auto"/>
        <w:left w:val="none" w:sz="0" w:space="0" w:color="auto"/>
        <w:bottom w:val="none" w:sz="0" w:space="0" w:color="auto"/>
        <w:right w:val="none" w:sz="0" w:space="0" w:color="auto"/>
      </w:divBdr>
      <w:divsChild>
        <w:div w:id="624428438">
          <w:marLeft w:val="0"/>
          <w:marRight w:val="0"/>
          <w:marTop w:val="0"/>
          <w:marBottom w:val="0"/>
          <w:divBdr>
            <w:top w:val="none" w:sz="0" w:space="0" w:color="auto"/>
            <w:left w:val="none" w:sz="0" w:space="0" w:color="auto"/>
            <w:bottom w:val="none" w:sz="0" w:space="0" w:color="auto"/>
            <w:right w:val="none" w:sz="0" w:space="0" w:color="auto"/>
          </w:divBdr>
          <w:divsChild>
            <w:div w:id="187106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296635">
      <w:bodyDiv w:val="1"/>
      <w:marLeft w:val="0"/>
      <w:marRight w:val="0"/>
      <w:marTop w:val="0"/>
      <w:marBottom w:val="0"/>
      <w:divBdr>
        <w:top w:val="none" w:sz="0" w:space="0" w:color="auto"/>
        <w:left w:val="none" w:sz="0" w:space="0" w:color="auto"/>
        <w:bottom w:val="none" w:sz="0" w:space="0" w:color="auto"/>
        <w:right w:val="none" w:sz="0" w:space="0" w:color="auto"/>
      </w:divBdr>
    </w:div>
    <w:div w:id="1609392725">
      <w:bodyDiv w:val="1"/>
      <w:marLeft w:val="0"/>
      <w:marRight w:val="0"/>
      <w:marTop w:val="0"/>
      <w:marBottom w:val="0"/>
      <w:divBdr>
        <w:top w:val="none" w:sz="0" w:space="0" w:color="auto"/>
        <w:left w:val="none" w:sz="0" w:space="0" w:color="auto"/>
        <w:bottom w:val="none" w:sz="0" w:space="0" w:color="auto"/>
        <w:right w:val="none" w:sz="0" w:space="0" w:color="auto"/>
      </w:divBdr>
    </w:div>
    <w:div w:id="1756319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mailto:h.wenzel@fz-juelich.de" TargetMode="Externa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22A4F291-3B23-4268-B6D7-98D000AC61F1}"/>
      </w:docPartPr>
      <w:docPartBody>
        <w:p w:rsidR="00420A4D" w:rsidRDefault="00C6390F">
          <w:r w:rsidRPr="00237725">
            <w:rPr>
              <w:rStyle w:val="Platzhaltertext"/>
            </w:rPr>
            <w:t>Klicken oder tippen Sie hier, um Text einzugeben.</w:t>
          </w:r>
        </w:p>
      </w:docPartBody>
    </w:docPart>
    <w:docPart>
      <w:docPartPr>
        <w:name w:val="54B329FC931A4F229A4D65854BE3DE6D"/>
        <w:category>
          <w:name w:val="Allgemein"/>
          <w:gallery w:val="placeholder"/>
        </w:category>
        <w:types>
          <w:type w:val="bbPlcHdr"/>
        </w:types>
        <w:behaviors>
          <w:behavior w:val="content"/>
        </w:behaviors>
        <w:guid w:val="{EE0FCFBA-5D00-4E11-B450-4992B0B0729D}"/>
      </w:docPartPr>
      <w:docPartBody>
        <w:p w:rsidR="00FD495C" w:rsidRDefault="00995D22" w:rsidP="00995D22">
          <w:pPr>
            <w:pStyle w:val="54B329FC931A4F229A4D65854BE3DE6D"/>
          </w:pPr>
          <w:r w:rsidRPr="00237725">
            <w:rPr>
              <w:rStyle w:val="Platzhaltertext"/>
            </w:rPr>
            <w:t>Klicken oder tippen Sie hier, um Text einzugeben.</w:t>
          </w:r>
        </w:p>
      </w:docPartBody>
    </w:docPart>
    <w:docPart>
      <w:docPartPr>
        <w:name w:val="14A9BDCEBC4F45DDB68AB8DC4BB69521"/>
        <w:category>
          <w:name w:val="Allgemein"/>
          <w:gallery w:val="placeholder"/>
        </w:category>
        <w:types>
          <w:type w:val="bbPlcHdr"/>
        </w:types>
        <w:behaviors>
          <w:behavior w:val="content"/>
        </w:behaviors>
        <w:guid w:val="{15CE77B3-1FC5-4A61-9A66-6C04B4D0B8FA}"/>
      </w:docPartPr>
      <w:docPartBody>
        <w:p w:rsidR="00FD495C" w:rsidRDefault="00995D22" w:rsidP="00995D22">
          <w:pPr>
            <w:pStyle w:val="14A9BDCEBC4F45DDB68AB8DC4BB69521"/>
          </w:pPr>
          <w:r w:rsidRPr="00237725">
            <w:rPr>
              <w:rStyle w:val="Platzhaltertext"/>
            </w:rPr>
            <w:t>Klicken oder tippen Sie hier, um Text einzugeben.</w:t>
          </w:r>
        </w:p>
      </w:docPartBody>
    </w:docPart>
    <w:docPart>
      <w:docPartPr>
        <w:name w:val="FBAD44CC85164074A73816F5CC3AB640"/>
        <w:category>
          <w:name w:val="Allgemein"/>
          <w:gallery w:val="placeholder"/>
        </w:category>
        <w:types>
          <w:type w:val="bbPlcHdr"/>
        </w:types>
        <w:behaviors>
          <w:behavior w:val="content"/>
        </w:behaviors>
        <w:guid w:val="{376278F1-C0BD-437B-B3C1-743089928D05}"/>
      </w:docPartPr>
      <w:docPartBody>
        <w:p w:rsidR="00C54D0F" w:rsidRDefault="00870405" w:rsidP="00870405">
          <w:pPr>
            <w:pStyle w:val="FBAD44CC85164074A73816F5CC3AB640"/>
          </w:pPr>
          <w:r w:rsidRPr="002377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90F"/>
    <w:rsid w:val="000228B5"/>
    <w:rsid w:val="00030D61"/>
    <w:rsid w:val="00077C69"/>
    <w:rsid w:val="00090194"/>
    <w:rsid w:val="000A07FB"/>
    <w:rsid w:val="000D4324"/>
    <w:rsid w:val="000F2213"/>
    <w:rsid w:val="00126DB0"/>
    <w:rsid w:val="001321B7"/>
    <w:rsid w:val="00206F7F"/>
    <w:rsid w:val="00242710"/>
    <w:rsid w:val="0028583D"/>
    <w:rsid w:val="0028586E"/>
    <w:rsid w:val="00291AF6"/>
    <w:rsid w:val="00297F24"/>
    <w:rsid w:val="002D35CB"/>
    <w:rsid w:val="00325C15"/>
    <w:rsid w:val="00353C6E"/>
    <w:rsid w:val="00387EC2"/>
    <w:rsid w:val="003952CA"/>
    <w:rsid w:val="003B7618"/>
    <w:rsid w:val="003F59E6"/>
    <w:rsid w:val="004114ED"/>
    <w:rsid w:val="0041193F"/>
    <w:rsid w:val="00413A94"/>
    <w:rsid w:val="00420A4D"/>
    <w:rsid w:val="004217B5"/>
    <w:rsid w:val="0046259B"/>
    <w:rsid w:val="00475A24"/>
    <w:rsid w:val="004A3D47"/>
    <w:rsid w:val="004B3BF7"/>
    <w:rsid w:val="004B6DB3"/>
    <w:rsid w:val="00526052"/>
    <w:rsid w:val="005442D9"/>
    <w:rsid w:val="00580E11"/>
    <w:rsid w:val="005C7BF8"/>
    <w:rsid w:val="005E5CAA"/>
    <w:rsid w:val="0060162B"/>
    <w:rsid w:val="00626AD2"/>
    <w:rsid w:val="00654469"/>
    <w:rsid w:val="006678A5"/>
    <w:rsid w:val="006A3067"/>
    <w:rsid w:val="00705443"/>
    <w:rsid w:val="007306BA"/>
    <w:rsid w:val="00774D58"/>
    <w:rsid w:val="007C074E"/>
    <w:rsid w:val="007C708C"/>
    <w:rsid w:val="007D11C8"/>
    <w:rsid w:val="007D5414"/>
    <w:rsid w:val="008131B1"/>
    <w:rsid w:val="00854387"/>
    <w:rsid w:val="00861E0C"/>
    <w:rsid w:val="00870405"/>
    <w:rsid w:val="00881678"/>
    <w:rsid w:val="008D1DD0"/>
    <w:rsid w:val="008D41BE"/>
    <w:rsid w:val="0092580B"/>
    <w:rsid w:val="009275D3"/>
    <w:rsid w:val="00956D29"/>
    <w:rsid w:val="00994409"/>
    <w:rsid w:val="00995D22"/>
    <w:rsid w:val="00A06A1F"/>
    <w:rsid w:val="00A47B40"/>
    <w:rsid w:val="00A633F2"/>
    <w:rsid w:val="00A63DE3"/>
    <w:rsid w:val="00A771D8"/>
    <w:rsid w:val="00A802E0"/>
    <w:rsid w:val="00AA6560"/>
    <w:rsid w:val="00AB0CE5"/>
    <w:rsid w:val="00AF730B"/>
    <w:rsid w:val="00B07609"/>
    <w:rsid w:val="00B42A32"/>
    <w:rsid w:val="00B47587"/>
    <w:rsid w:val="00B87CCF"/>
    <w:rsid w:val="00B87D6A"/>
    <w:rsid w:val="00B937C5"/>
    <w:rsid w:val="00BD06F9"/>
    <w:rsid w:val="00BF5DFF"/>
    <w:rsid w:val="00C1787E"/>
    <w:rsid w:val="00C318E3"/>
    <w:rsid w:val="00C54D0F"/>
    <w:rsid w:val="00C6390F"/>
    <w:rsid w:val="00CC6360"/>
    <w:rsid w:val="00CD2D47"/>
    <w:rsid w:val="00D10860"/>
    <w:rsid w:val="00D42808"/>
    <w:rsid w:val="00D53EBD"/>
    <w:rsid w:val="00D549A2"/>
    <w:rsid w:val="00DC53AB"/>
    <w:rsid w:val="00DD1AED"/>
    <w:rsid w:val="00DD4D9D"/>
    <w:rsid w:val="00DD77E2"/>
    <w:rsid w:val="00E45693"/>
    <w:rsid w:val="00E521A3"/>
    <w:rsid w:val="00E71126"/>
    <w:rsid w:val="00F1314E"/>
    <w:rsid w:val="00F20BD8"/>
    <w:rsid w:val="00F60A73"/>
    <w:rsid w:val="00FD49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0405"/>
    <w:rPr>
      <w:color w:val="666666"/>
    </w:rPr>
  </w:style>
  <w:style w:type="paragraph" w:customStyle="1" w:styleId="54B329FC931A4F229A4D65854BE3DE6D">
    <w:name w:val="54B329FC931A4F229A4D65854BE3DE6D"/>
    <w:rsid w:val="00995D22"/>
  </w:style>
  <w:style w:type="paragraph" w:customStyle="1" w:styleId="14A9BDCEBC4F45DDB68AB8DC4BB69521">
    <w:name w:val="14A9BDCEBC4F45DDB68AB8DC4BB69521"/>
    <w:rsid w:val="00995D22"/>
  </w:style>
  <w:style w:type="paragraph" w:customStyle="1" w:styleId="FBAD44CC85164074A73816F5CC3AB640">
    <w:name w:val="FBAD44CC85164074A73816F5CC3AB640"/>
    <w:rsid w:val="008704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EDFA83-CE49-49D1-AF5C-F79D31A8E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8901</Words>
  <Characters>734738</Characters>
  <Application>Microsoft Office Word</Application>
  <DocSecurity>0</DocSecurity>
  <Lines>6122</Lines>
  <Paragraphs>17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zel, Henrik</dc:creator>
  <cp:keywords/>
  <dc:description/>
  <cp:lastModifiedBy>Wenzel, Henrik</cp:lastModifiedBy>
  <cp:revision>519</cp:revision>
  <cp:lastPrinted>2025-03-24T17:31:00Z</cp:lastPrinted>
  <dcterms:created xsi:type="dcterms:W3CDTF">2025-03-01T14:41:00Z</dcterms:created>
  <dcterms:modified xsi:type="dcterms:W3CDTF">2025-09-3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ryHy</vt:lpwstr>
  </property>
  <property fmtid="{D5CDD505-2E9C-101B-9397-08002B2CF9AE}" pid="3" name="CitaviDocumentProperty_0">
    <vt:lpwstr>ef030af2-d98a-43c6-a19e-e7c46ca4d131</vt:lpwstr>
  </property>
  <property fmtid="{D5CDD505-2E9C-101B-9397-08002B2CF9AE}" pid="4" name="CitaviDocumentProperty_6">
    <vt:lpwstr>False</vt:lpwstr>
  </property>
  <property fmtid="{D5CDD505-2E9C-101B-9397-08002B2CF9AE}" pid="5" name="CitaviDocumentProperty_1">
    <vt:lpwstr>6.19.2.1</vt:lpwstr>
  </property>
  <property fmtid="{D5CDD505-2E9C-101B-9397-08002B2CF9AE}" pid="6" name="CitaviDocumentProperty_8">
    <vt:lpwstr>CloudProjectKey=ssnkv6mhtrkergoh9m6lc3qbti5shmo4fdkjoy2vqf9; ProjectName=DryHy</vt:lpwstr>
  </property>
</Properties>
</file>